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E14CD3">
        <w:rPr>
          <w:noProof/>
        </w:rPr>
        <w:t>26 March 2017</w:t>
      </w:r>
      <w:r w:rsidR="007A15CE">
        <w:fldChar w:fldCharType="end"/>
      </w:r>
    </w:p>
    <w:p w:rsidR="00F77C82" w:rsidRPr="00C05534" w:rsidRDefault="00F77C82" w:rsidP="00C05534">
      <w:pPr>
        <w:pStyle w:val="Heading1"/>
      </w:pPr>
      <w:bookmarkStart w:id="0" w:name="_Toc478334151"/>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78334152"/>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78334153"/>
      <w:r w:rsidRPr="00C05534">
        <w:lastRenderedPageBreak/>
        <w:t>Contents</w:t>
      </w:r>
      <w:bookmarkEnd w:id="2"/>
    </w:p>
    <w:p w:rsidR="00314571"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314571">
        <w:rPr>
          <w:noProof/>
        </w:rPr>
        <w:t>1</w:t>
      </w:r>
      <w:r w:rsidR="00314571">
        <w:rPr>
          <w:rFonts w:asciiTheme="minorHAnsi" w:eastAsiaTheme="minorEastAsia" w:hAnsiTheme="minorHAnsi" w:cstheme="minorBidi"/>
          <w:noProof/>
          <w:szCs w:val="22"/>
          <w:lang w:eastAsia="en-GB"/>
        </w:rPr>
        <w:tab/>
      </w:r>
      <w:r w:rsidR="00314571">
        <w:rPr>
          <w:noProof/>
        </w:rPr>
        <w:t>Acknowledgements and Citation</w:t>
      </w:r>
      <w:r w:rsidR="00314571">
        <w:rPr>
          <w:noProof/>
        </w:rPr>
        <w:tab/>
      </w:r>
      <w:r w:rsidR="00314571">
        <w:rPr>
          <w:noProof/>
        </w:rPr>
        <w:fldChar w:fldCharType="begin"/>
      </w:r>
      <w:r w:rsidR="00314571">
        <w:rPr>
          <w:noProof/>
        </w:rPr>
        <w:instrText xml:space="preserve"> PAGEREF _Toc478334151 \h </w:instrText>
      </w:r>
      <w:r w:rsidR="00314571">
        <w:rPr>
          <w:noProof/>
        </w:rPr>
      </w:r>
      <w:r w:rsidR="00314571">
        <w:rPr>
          <w:noProof/>
        </w:rPr>
        <w:fldChar w:fldCharType="separate"/>
      </w:r>
      <w:r w:rsidR="00E14CD3">
        <w:rPr>
          <w:noProof/>
        </w:rPr>
        <w:t>2</w:t>
      </w:r>
      <w:r w:rsidR="00314571">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78334152 \h </w:instrText>
      </w:r>
      <w:r>
        <w:rPr>
          <w:noProof/>
        </w:rPr>
      </w:r>
      <w:r>
        <w:rPr>
          <w:noProof/>
        </w:rPr>
        <w:fldChar w:fldCharType="separate"/>
      </w:r>
      <w:r w:rsidR="00E14CD3">
        <w:rPr>
          <w:noProof/>
        </w:rPr>
        <w:t>3</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78334153 \h </w:instrText>
      </w:r>
      <w:r>
        <w:rPr>
          <w:noProof/>
        </w:rPr>
      </w:r>
      <w:r>
        <w:rPr>
          <w:noProof/>
        </w:rPr>
        <w:fldChar w:fldCharType="separate"/>
      </w:r>
      <w:r w:rsidR="00E14CD3">
        <w:rPr>
          <w:noProof/>
        </w:rPr>
        <w:t>5</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78334154 \h </w:instrText>
      </w:r>
      <w:r>
        <w:rPr>
          <w:noProof/>
        </w:rPr>
      </w:r>
      <w:r>
        <w:rPr>
          <w:noProof/>
        </w:rPr>
        <w:fldChar w:fldCharType="separate"/>
      </w:r>
      <w:r w:rsidR="00E14CD3">
        <w:rPr>
          <w:noProof/>
        </w:rPr>
        <w:t>9</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78334155 \h </w:instrText>
      </w:r>
      <w:r>
        <w:rPr>
          <w:noProof/>
        </w:rPr>
      </w:r>
      <w:r>
        <w:rPr>
          <w:noProof/>
        </w:rPr>
        <w:fldChar w:fldCharType="separate"/>
      </w:r>
      <w:r w:rsidR="00E14CD3">
        <w:rPr>
          <w:noProof/>
        </w:rPr>
        <w:t>10</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78334156 \h </w:instrText>
      </w:r>
      <w:r>
        <w:rPr>
          <w:noProof/>
        </w:rPr>
      </w:r>
      <w:r>
        <w:rPr>
          <w:noProof/>
        </w:rPr>
        <w:fldChar w:fldCharType="separate"/>
      </w:r>
      <w:r w:rsidR="00E14CD3">
        <w:rPr>
          <w:noProof/>
        </w:rPr>
        <w:t>13</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78334157 \h </w:instrText>
      </w:r>
      <w:r>
        <w:rPr>
          <w:noProof/>
        </w:rPr>
      </w:r>
      <w:r>
        <w:rPr>
          <w:noProof/>
        </w:rPr>
        <w:fldChar w:fldCharType="separate"/>
      </w:r>
      <w:r w:rsidR="00E14CD3">
        <w:rPr>
          <w:noProof/>
        </w:rPr>
        <w:t>13</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78334158 \h </w:instrText>
      </w:r>
      <w:r>
        <w:rPr>
          <w:noProof/>
        </w:rPr>
      </w:r>
      <w:r>
        <w:rPr>
          <w:noProof/>
        </w:rPr>
        <w:fldChar w:fldCharType="separate"/>
      </w:r>
      <w:r w:rsidR="00E14CD3">
        <w:rPr>
          <w:noProof/>
        </w:rPr>
        <w:t>13</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78334159 \h </w:instrText>
      </w:r>
      <w:r>
        <w:rPr>
          <w:noProof/>
        </w:rPr>
      </w:r>
      <w:r>
        <w:rPr>
          <w:noProof/>
        </w:rPr>
        <w:fldChar w:fldCharType="separate"/>
      </w:r>
      <w:r w:rsidR="00E14CD3">
        <w:rPr>
          <w:noProof/>
        </w:rPr>
        <w:t>14</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78334160 \h </w:instrText>
      </w:r>
      <w:r>
        <w:rPr>
          <w:noProof/>
        </w:rPr>
      </w:r>
      <w:r>
        <w:rPr>
          <w:noProof/>
        </w:rPr>
        <w:fldChar w:fldCharType="separate"/>
      </w:r>
      <w:r w:rsidR="00E14CD3">
        <w:rPr>
          <w:noProof/>
        </w:rPr>
        <w:t>14</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78334161 \h </w:instrText>
      </w:r>
      <w:r>
        <w:rPr>
          <w:noProof/>
        </w:rPr>
      </w:r>
      <w:r>
        <w:rPr>
          <w:noProof/>
        </w:rPr>
        <w:fldChar w:fldCharType="separate"/>
      </w:r>
      <w:r w:rsidR="00E14CD3">
        <w:rPr>
          <w:noProof/>
        </w:rPr>
        <w:t>14</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78334162 \h </w:instrText>
      </w:r>
      <w:r>
        <w:rPr>
          <w:noProof/>
        </w:rPr>
      </w:r>
      <w:r>
        <w:rPr>
          <w:noProof/>
        </w:rPr>
        <w:fldChar w:fldCharType="separate"/>
      </w:r>
      <w:r w:rsidR="00E14CD3">
        <w:rPr>
          <w:noProof/>
        </w:rPr>
        <w:t>15</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78334163 \h </w:instrText>
      </w:r>
      <w:r>
        <w:rPr>
          <w:noProof/>
        </w:rPr>
      </w:r>
      <w:r>
        <w:rPr>
          <w:noProof/>
        </w:rPr>
        <w:fldChar w:fldCharType="separate"/>
      </w:r>
      <w:r w:rsidR="00E14CD3">
        <w:rPr>
          <w:noProof/>
        </w:rPr>
        <w:t>15</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78334164 \h </w:instrText>
      </w:r>
      <w:r>
        <w:rPr>
          <w:noProof/>
        </w:rPr>
      </w:r>
      <w:r>
        <w:rPr>
          <w:noProof/>
        </w:rPr>
        <w:fldChar w:fldCharType="separate"/>
      </w:r>
      <w:r w:rsidR="00E14CD3">
        <w:rPr>
          <w:noProof/>
        </w:rPr>
        <w:t>15</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78334165 \h </w:instrText>
      </w:r>
      <w:r>
        <w:rPr>
          <w:noProof/>
        </w:rPr>
      </w:r>
      <w:r>
        <w:rPr>
          <w:noProof/>
        </w:rPr>
        <w:fldChar w:fldCharType="separate"/>
      </w:r>
      <w:r w:rsidR="00E14CD3">
        <w:rPr>
          <w:noProof/>
        </w:rPr>
        <w:t>15</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78334166 \h </w:instrText>
      </w:r>
      <w:r>
        <w:rPr>
          <w:noProof/>
        </w:rPr>
      </w:r>
      <w:r>
        <w:rPr>
          <w:noProof/>
        </w:rPr>
        <w:fldChar w:fldCharType="separate"/>
      </w:r>
      <w:r w:rsidR="00E14CD3">
        <w:rPr>
          <w:noProof/>
        </w:rPr>
        <w:t>16</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78334167 \h </w:instrText>
      </w:r>
      <w:r>
        <w:rPr>
          <w:noProof/>
        </w:rPr>
      </w:r>
      <w:r>
        <w:rPr>
          <w:noProof/>
        </w:rPr>
        <w:fldChar w:fldCharType="separate"/>
      </w:r>
      <w:r w:rsidR="00E14CD3">
        <w:rPr>
          <w:noProof/>
        </w:rPr>
        <w:t>16</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78334168 \h </w:instrText>
      </w:r>
      <w:r>
        <w:rPr>
          <w:noProof/>
        </w:rPr>
      </w:r>
      <w:r>
        <w:rPr>
          <w:noProof/>
        </w:rPr>
        <w:fldChar w:fldCharType="separate"/>
      </w:r>
      <w:r w:rsidR="00E14CD3">
        <w:rPr>
          <w:noProof/>
        </w:rPr>
        <w:t>17</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78334169 \h </w:instrText>
      </w:r>
      <w:r>
        <w:rPr>
          <w:noProof/>
        </w:rPr>
      </w:r>
      <w:r>
        <w:rPr>
          <w:noProof/>
        </w:rPr>
        <w:fldChar w:fldCharType="separate"/>
      </w:r>
      <w:r w:rsidR="00E14CD3">
        <w:rPr>
          <w:noProof/>
        </w:rPr>
        <w:t>18</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78334170 \h </w:instrText>
      </w:r>
      <w:r>
        <w:rPr>
          <w:noProof/>
        </w:rPr>
      </w:r>
      <w:r>
        <w:rPr>
          <w:noProof/>
        </w:rPr>
        <w:fldChar w:fldCharType="separate"/>
      </w:r>
      <w:r w:rsidR="00E14CD3">
        <w:rPr>
          <w:noProof/>
        </w:rPr>
        <w:t>19</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78334171 \h </w:instrText>
      </w:r>
      <w:r>
        <w:rPr>
          <w:noProof/>
        </w:rPr>
      </w:r>
      <w:r>
        <w:rPr>
          <w:noProof/>
        </w:rPr>
        <w:fldChar w:fldCharType="separate"/>
      </w:r>
      <w:r w:rsidR="00E14CD3">
        <w:rPr>
          <w:noProof/>
        </w:rPr>
        <w:t>20</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78334172 \h </w:instrText>
      </w:r>
      <w:r>
        <w:rPr>
          <w:noProof/>
        </w:rPr>
      </w:r>
      <w:r>
        <w:rPr>
          <w:noProof/>
        </w:rPr>
        <w:fldChar w:fldCharType="separate"/>
      </w:r>
      <w:r w:rsidR="00E14CD3">
        <w:rPr>
          <w:noProof/>
        </w:rPr>
        <w:t>21</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78334173 \h </w:instrText>
      </w:r>
      <w:r>
        <w:rPr>
          <w:noProof/>
        </w:rPr>
      </w:r>
      <w:r>
        <w:rPr>
          <w:noProof/>
        </w:rPr>
        <w:fldChar w:fldCharType="separate"/>
      </w:r>
      <w:r w:rsidR="00E14CD3">
        <w:rPr>
          <w:noProof/>
        </w:rPr>
        <w:t>23</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78334174 \h </w:instrText>
      </w:r>
      <w:r>
        <w:rPr>
          <w:noProof/>
        </w:rPr>
      </w:r>
      <w:r>
        <w:rPr>
          <w:noProof/>
        </w:rPr>
        <w:fldChar w:fldCharType="separate"/>
      </w:r>
      <w:r w:rsidR="00E14CD3">
        <w:rPr>
          <w:noProof/>
        </w:rPr>
        <w:t>23</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78334175 \h </w:instrText>
      </w:r>
      <w:r>
        <w:rPr>
          <w:noProof/>
        </w:rPr>
      </w:r>
      <w:r>
        <w:rPr>
          <w:noProof/>
        </w:rPr>
        <w:fldChar w:fldCharType="separate"/>
      </w:r>
      <w:r w:rsidR="00E14CD3">
        <w:rPr>
          <w:noProof/>
        </w:rPr>
        <w:t>25</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78334176 \h </w:instrText>
      </w:r>
      <w:r>
        <w:rPr>
          <w:noProof/>
        </w:rPr>
      </w:r>
      <w:r>
        <w:rPr>
          <w:noProof/>
        </w:rPr>
        <w:fldChar w:fldCharType="separate"/>
      </w:r>
      <w:r w:rsidR="00E14CD3">
        <w:rPr>
          <w:noProof/>
        </w:rPr>
        <w:t>26</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78334177 \h </w:instrText>
      </w:r>
      <w:r>
        <w:rPr>
          <w:noProof/>
        </w:rPr>
      </w:r>
      <w:r>
        <w:rPr>
          <w:noProof/>
        </w:rPr>
        <w:fldChar w:fldCharType="separate"/>
      </w:r>
      <w:r w:rsidR="00E14CD3">
        <w:rPr>
          <w:noProof/>
        </w:rPr>
        <w:t>27</w:t>
      </w:r>
      <w:r>
        <w:rPr>
          <w:noProof/>
        </w:rPr>
        <w:fldChar w:fldCharType="end"/>
      </w:r>
    </w:p>
    <w:p w:rsidR="00314571" w:rsidRDefault="00314571">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78334178 \h </w:instrText>
      </w:r>
      <w:r>
        <w:rPr>
          <w:noProof/>
        </w:rPr>
      </w:r>
      <w:r>
        <w:rPr>
          <w:noProof/>
        </w:rPr>
        <w:fldChar w:fldCharType="separate"/>
      </w:r>
      <w:r w:rsidR="00E14CD3">
        <w:rPr>
          <w:noProof/>
        </w:rPr>
        <w:t>31</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78334179 \h </w:instrText>
      </w:r>
      <w:r>
        <w:rPr>
          <w:noProof/>
        </w:rPr>
      </w:r>
      <w:r>
        <w:rPr>
          <w:noProof/>
        </w:rPr>
        <w:fldChar w:fldCharType="separate"/>
      </w:r>
      <w:r w:rsidR="00E14CD3">
        <w:rPr>
          <w:noProof/>
        </w:rPr>
        <w:t>34</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78334180 \h </w:instrText>
      </w:r>
      <w:r>
        <w:rPr>
          <w:noProof/>
        </w:rPr>
      </w:r>
      <w:r>
        <w:rPr>
          <w:noProof/>
        </w:rPr>
        <w:fldChar w:fldCharType="separate"/>
      </w:r>
      <w:r w:rsidR="00E14CD3">
        <w:rPr>
          <w:noProof/>
        </w:rPr>
        <w:t>38</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78334181 \h </w:instrText>
      </w:r>
      <w:r>
        <w:rPr>
          <w:noProof/>
        </w:rPr>
      </w:r>
      <w:r>
        <w:rPr>
          <w:noProof/>
        </w:rPr>
        <w:fldChar w:fldCharType="separate"/>
      </w:r>
      <w:r w:rsidR="00E14CD3">
        <w:rPr>
          <w:noProof/>
        </w:rPr>
        <w:t>39</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lastRenderedPageBreak/>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78334182 \h </w:instrText>
      </w:r>
      <w:r>
        <w:rPr>
          <w:noProof/>
        </w:rPr>
      </w:r>
      <w:r>
        <w:rPr>
          <w:noProof/>
        </w:rPr>
        <w:fldChar w:fldCharType="separate"/>
      </w:r>
      <w:r w:rsidR="00E14CD3">
        <w:rPr>
          <w:noProof/>
        </w:rPr>
        <w:t>40</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78334183 \h </w:instrText>
      </w:r>
      <w:r>
        <w:rPr>
          <w:noProof/>
        </w:rPr>
      </w:r>
      <w:r>
        <w:rPr>
          <w:noProof/>
        </w:rPr>
        <w:fldChar w:fldCharType="separate"/>
      </w:r>
      <w:r w:rsidR="00E14CD3">
        <w:rPr>
          <w:noProof/>
        </w:rPr>
        <w:t>45</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78334184 \h </w:instrText>
      </w:r>
      <w:r>
        <w:rPr>
          <w:noProof/>
        </w:rPr>
      </w:r>
      <w:r>
        <w:rPr>
          <w:noProof/>
        </w:rPr>
        <w:fldChar w:fldCharType="separate"/>
      </w:r>
      <w:r w:rsidR="00E14CD3">
        <w:rPr>
          <w:noProof/>
        </w:rPr>
        <w:t>47</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78334185 \h </w:instrText>
      </w:r>
      <w:r>
        <w:rPr>
          <w:noProof/>
        </w:rPr>
      </w:r>
      <w:r>
        <w:rPr>
          <w:noProof/>
        </w:rPr>
        <w:fldChar w:fldCharType="separate"/>
      </w:r>
      <w:r w:rsidR="00E14CD3">
        <w:rPr>
          <w:noProof/>
        </w:rPr>
        <w:t>47</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78334186 \h </w:instrText>
      </w:r>
      <w:r>
        <w:rPr>
          <w:noProof/>
        </w:rPr>
      </w:r>
      <w:r>
        <w:rPr>
          <w:noProof/>
        </w:rPr>
        <w:fldChar w:fldCharType="separate"/>
      </w:r>
      <w:r w:rsidR="00E14CD3">
        <w:rPr>
          <w:noProof/>
        </w:rPr>
        <w:t>48</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78334187 \h </w:instrText>
      </w:r>
      <w:r>
        <w:rPr>
          <w:noProof/>
        </w:rPr>
      </w:r>
      <w:r>
        <w:rPr>
          <w:noProof/>
        </w:rPr>
        <w:fldChar w:fldCharType="separate"/>
      </w:r>
      <w:r w:rsidR="00E14CD3">
        <w:rPr>
          <w:noProof/>
        </w:rPr>
        <w:t>50</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78334188 \h </w:instrText>
      </w:r>
      <w:r>
        <w:rPr>
          <w:noProof/>
        </w:rPr>
      </w:r>
      <w:r>
        <w:rPr>
          <w:noProof/>
        </w:rPr>
        <w:fldChar w:fldCharType="separate"/>
      </w:r>
      <w:r w:rsidR="00E14CD3">
        <w:rPr>
          <w:noProof/>
        </w:rPr>
        <w:t>50</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78334189 \h </w:instrText>
      </w:r>
      <w:r>
        <w:rPr>
          <w:noProof/>
        </w:rPr>
      </w:r>
      <w:r>
        <w:rPr>
          <w:noProof/>
        </w:rPr>
        <w:fldChar w:fldCharType="separate"/>
      </w:r>
      <w:r w:rsidR="00E14CD3">
        <w:rPr>
          <w:noProof/>
        </w:rPr>
        <w:t>51</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78334190 \h </w:instrText>
      </w:r>
      <w:r>
        <w:rPr>
          <w:noProof/>
        </w:rPr>
      </w:r>
      <w:r>
        <w:rPr>
          <w:noProof/>
        </w:rPr>
        <w:fldChar w:fldCharType="separate"/>
      </w:r>
      <w:r w:rsidR="00E14CD3">
        <w:rPr>
          <w:noProof/>
        </w:rPr>
        <w:t>52</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78334191 \h </w:instrText>
      </w:r>
      <w:r>
        <w:rPr>
          <w:noProof/>
        </w:rPr>
      </w:r>
      <w:r>
        <w:rPr>
          <w:noProof/>
        </w:rPr>
        <w:fldChar w:fldCharType="separate"/>
      </w:r>
      <w:r w:rsidR="00E14CD3">
        <w:rPr>
          <w:noProof/>
        </w:rPr>
        <w:t>52</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78334192 \h </w:instrText>
      </w:r>
      <w:r>
        <w:rPr>
          <w:noProof/>
        </w:rPr>
      </w:r>
      <w:r>
        <w:rPr>
          <w:noProof/>
        </w:rPr>
        <w:fldChar w:fldCharType="separate"/>
      </w:r>
      <w:r w:rsidR="00E14CD3">
        <w:rPr>
          <w:noProof/>
        </w:rPr>
        <w:t>52</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78334193 \h </w:instrText>
      </w:r>
      <w:r>
        <w:rPr>
          <w:noProof/>
        </w:rPr>
      </w:r>
      <w:r>
        <w:rPr>
          <w:noProof/>
        </w:rPr>
        <w:fldChar w:fldCharType="separate"/>
      </w:r>
      <w:r w:rsidR="00E14CD3">
        <w:rPr>
          <w:noProof/>
        </w:rPr>
        <w:t>55</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78334194 \h </w:instrText>
      </w:r>
      <w:r>
        <w:rPr>
          <w:noProof/>
        </w:rPr>
      </w:r>
      <w:r>
        <w:rPr>
          <w:noProof/>
        </w:rPr>
        <w:fldChar w:fldCharType="separate"/>
      </w:r>
      <w:r w:rsidR="00E14CD3">
        <w:rPr>
          <w:noProof/>
        </w:rPr>
        <w:t>58</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78334195 \h </w:instrText>
      </w:r>
      <w:r>
        <w:rPr>
          <w:noProof/>
        </w:rPr>
      </w:r>
      <w:r>
        <w:rPr>
          <w:noProof/>
        </w:rPr>
        <w:fldChar w:fldCharType="separate"/>
      </w:r>
      <w:r w:rsidR="00E14CD3">
        <w:rPr>
          <w:noProof/>
        </w:rPr>
        <w:t>58</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78334196 \h </w:instrText>
      </w:r>
      <w:r>
        <w:rPr>
          <w:noProof/>
        </w:rPr>
      </w:r>
      <w:r>
        <w:rPr>
          <w:noProof/>
        </w:rPr>
        <w:fldChar w:fldCharType="separate"/>
      </w:r>
      <w:r w:rsidR="00E14CD3">
        <w:rPr>
          <w:noProof/>
        </w:rPr>
        <w:t>58</w:t>
      </w:r>
      <w:r>
        <w:rPr>
          <w:noProof/>
        </w:rPr>
        <w:fldChar w:fldCharType="end"/>
      </w:r>
    </w:p>
    <w:p w:rsidR="00314571" w:rsidRDefault="00314571">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78334197 \h </w:instrText>
      </w:r>
      <w:r>
        <w:rPr>
          <w:noProof/>
        </w:rPr>
      </w:r>
      <w:r>
        <w:rPr>
          <w:noProof/>
        </w:rPr>
        <w:fldChar w:fldCharType="separate"/>
      </w:r>
      <w:r w:rsidR="00E14CD3">
        <w:rPr>
          <w:noProof/>
        </w:rPr>
        <w:t>58</w:t>
      </w:r>
      <w:r>
        <w:rPr>
          <w:noProof/>
        </w:rPr>
        <w:fldChar w:fldCharType="end"/>
      </w:r>
    </w:p>
    <w:p w:rsidR="00314571" w:rsidRDefault="00314571">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66DB4">
        <w:rPr>
          <w:i/>
          <w:noProof/>
        </w:rPr>
        <w:t>k</w:t>
      </w:r>
      <w:r>
        <w:rPr>
          <w:noProof/>
        </w:rPr>
        <w:t>(</w:t>
      </w:r>
      <w:r w:rsidRPr="00A66DB4">
        <w:rPr>
          <w:i/>
          <w:noProof/>
        </w:rPr>
        <w:t>E</w:t>
      </w:r>
      <w:r>
        <w:rPr>
          <w:noProof/>
        </w:rPr>
        <w:t>)s &amp; Tunnelling Corrections</w:t>
      </w:r>
      <w:r>
        <w:rPr>
          <w:noProof/>
        </w:rPr>
        <w:tab/>
      </w:r>
      <w:r>
        <w:rPr>
          <w:noProof/>
        </w:rPr>
        <w:fldChar w:fldCharType="begin"/>
      </w:r>
      <w:r>
        <w:rPr>
          <w:noProof/>
        </w:rPr>
        <w:instrText xml:space="preserve"> PAGEREF _Toc478334198 \h </w:instrText>
      </w:r>
      <w:r>
        <w:rPr>
          <w:noProof/>
        </w:rPr>
      </w:r>
      <w:r>
        <w:rPr>
          <w:noProof/>
        </w:rPr>
        <w:fldChar w:fldCharType="separate"/>
      </w:r>
      <w:r w:rsidR="00E14CD3">
        <w:rPr>
          <w:noProof/>
        </w:rPr>
        <w:t>59</w:t>
      </w:r>
      <w:r>
        <w:rPr>
          <w:noProof/>
        </w:rPr>
        <w:fldChar w:fldCharType="end"/>
      </w:r>
    </w:p>
    <w:p w:rsidR="00314571" w:rsidRDefault="00314571">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78334199 \h </w:instrText>
      </w:r>
      <w:r>
        <w:rPr>
          <w:noProof/>
        </w:rPr>
      </w:r>
      <w:r>
        <w:rPr>
          <w:noProof/>
        </w:rPr>
        <w:fldChar w:fldCharType="separate"/>
      </w:r>
      <w:r w:rsidR="00E14CD3">
        <w:rPr>
          <w:noProof/>
        </w:rPr>
        <w:t>59</w:t>
      </w:r>
      <w:r>
        <w:rPr>
          <w:noProof/>
        </w:rPr>
        <w:fldChar w:fldCharType="end"/>
      </w:r>
    </w:p>
    <w:p w:rsidR="00314571" w:rsidRDefault="00314571">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78334200 \h </w:instrText>
      </w:r>
      <w:r>
        <w:rPr>
          <w:noProof/>
        </w:rPr>
      </w:r>
      <w:r>
        <w:rPr>
          <w:noProof/>
        </w:rPr>
        <w:fldChar w:fldCharType="separate"/>
      </w:r>
      <w:r w:rsidR="00E14CD3">
        <w:rPr>
          <w:noProof/>
        </w:rPr>
        <w:t>60</w:t>
      </w:r>
      <w:r>
        <w:rPr>
          <w:noProof/>
        </w:rPr>
        <w:fldChar w:fldCharType="end"/>
      </w:r>
    </w:p>
    <w:p w:rsidR="00314571" w:rsidRDefault="00314571">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78334201 \h </w:instrText>
      </w:r>
      <w:r>
        <w:rPr>
          <w:noProof/>
        </w:rPr>
      </w:r>
      <w:r>
        <w:rPr>
          <w:noProof/>
        </w:rPr>
        <w:fldChar w:fldCharType="separate"/>
      </w:r>
      <w:r w:rsidR="00E14CD3">
        <w:rPr>
          <w:noProof/>
        </w:rPr>
        <w:t>61</w:t>
      </w:r>
      <w:r>
        <w:rPr>
          <w:noProof/>
        </w:rPr>
        <w:fldChar w:fldCharType="end"/>
      </w:r>
    </w:p>
    <w:p w:rsidR="00314571" w:rsidRDefault="00314571">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78334202 \h </w:instrText>
      </w:r>
      <w:r>
        <w:rPr>
          <w:noProof/>
        </w:rPr>
      </w:r>
      <w:r>
        <w:rPr>
          <w:noProof/>
        </w:rPr>
        <w:fldChar w:fldCharType="separate"/>
      </w:r>
      <w:r w:rsidR="00E14CD3">
        <w:rPr>
          <w:noProof/>
        </w:rPr>
        <w:t>62</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78334203 \h </w:instrText>
      </w:r>
      <w:r>
        <w:rPr>
          <w:noProof/>
        </w:rPr>
      </w:r>
      <w:r>
        <w:rPr>
          <w:noProof/>
        </w:rPr>
        <w:fldChar w:fldCharType="separate"/>
      </w:r>
      <w:r w:rsidR="00E14CD3">
        <w:rPr>
          <w:noProof/>
        </w:rPr>
        <w:t>63</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78334204 \h </w:instrText>
      </w:r>
      <w:r>
        <w:rPr>
          <w:noProof/>
        </w:rPr>
      </w:r>
      <w:r>
        <w:rPr>
          <w:noProof/>
        </w:rPr>
        <w:fldChar w:fldCharType="separate"/>
      </w:r>
      <w:r w:rsidR="00E14CD3">
        <w:rPr>
          <w:noProof/>
        </w:rPr>
        <w:t>64</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78334205 \h </w:instrText>
      </w:r>
      <w:r>
        <w:rPr>
          <w:noProof/>
        </w:rPr>
      </w:r>
      <w:r>
        <w:rPr>
          <w:noProof/>
        </w:rPr>
        <w:fldChar w:fldCharType="separate"/>
      </w:r>
      <w:r w:rsidR="00E14CD3">
        <w:rPr>
          <w:noProof/>
        </w:rPr>
        <w:t>66</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78334206 \h </w:instrText>
      </w:r>
      <w:r>
        <w:rPr>
          <w:noProof/>
        </w:rPr>
      </w:r>
      <w:r>
        <w:rPr>
          <w:noProof/>
        </w:rPr>
        <w:fldChar w:fldCharType="separate"/>
      </w:r>
      <w:r w:rsidR="00E14CD3">
        <w:rPr>
          <w:noProof/>
        </w:rPr>
        <w:t>66</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78334207 \h </w:instrText>
      </w:r>
      <w:r>
        <w:rPr>
          <w:noProof/>
        </w:rPr>
      </w:r>
      <w:r>
        <w:rPr>
          <w:noProof/>
        </w:rPr>
        <w:fldChar w:fldCharType="separate"/>
      </w:r>
      <w:r w:rsidR="00E14CD3">
        <w:rPr>
          <w:noProof/>
        </w:rPr>
        <w:t>67</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78334208 \h </w:instrText>
      </w:r>
      <w:r>
        <w:rPr>
          <w:noProof/>
        </w:rPr>
      </w:r>
      <w:r>
        <w:rPr>
          <w:noProof/>
        </w:rPr>
        <w:fldChar w:fldCharType="separate"/>
      </w:r>
      <w:r w:rsidR="00E14CD3">
        <w:rPr>
          <w:noProof/>
        </w:rPr>
        <w:t>67</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78334209 \h </w:instrText>
      </w:r>
      <w:r>
        <w:rPr>
          <w:noProof/>
        </w:rPr>
      </w:r>
      <w:r>
        <w:rPr>
          <w:noProof/>
        </w:rPr>
        <w:fldChar w:fldCharType="separate"/>
      </w:r>
      <w:r w:rsidR="00E14CD3">
        <w:rPr>
          <w:noProof/>
        </w:rPr>
        <w:t>68</w:t>
      </w:r>
      <w:r>
        <w:rPr>
          <w:noProof/>
        </w:rPr>
        <w:fldChar w:fldCharType="end"/>
      </w:r>
    </w:p>
    <w:p w:rsidR="00314571" w:rsidRDefault="00314571">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78334210 \h </w:instrText>
      </w:r>
      <w:r>
        <w:rPr>
          <w:noProof/>
        </w:rPr>
      </w:r>
      <w:r>
        <w:rPr>
          <w:noProof/>
        </w:rPr>
        <w:fldChar w:fldCharType="separate"/>
      </w:r>
      <w:r w:rsidR="00E14CD3">
        <w:rPr>
          <w:noProof/>
        </w:rPr>
        <w:t>68</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78334211 \h </w:instrText>
      </w:r>
      <w:r>
        <w:rPr>
          <w:noProof/>
        </w:rPr>
      </w:r>
      <w:r>
        <w:rPr>
          <w:noProof/>
        </w:rPr>
        <w:fldChar w:fldCharType="separate"/>
      </w:r>
      <w:r w:rsidR="00E14CD3">
        <w:rPr>
          <w:noProof/>
        </w:rPr>
        <w:t>69</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78334212 \h </w:instrText>
      </w:r>
      <w:r>
        <w:rPr>
          <w:noProof/>
        </w:rPr>
      </w:r>
      <w:r>
        <w:rPr>
          <w:noProof/>
        </w:rPr>
        <w:fldChar w:fldCharType="separate"/>
      </w:r>
      <w:r w:rsidR="00E14CD3">
        <w:rPr>
          <w:noProof/>
        </w:rPr>
        <w:t>69</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78334213 \h </w:instrText>
      </w:r>
      <w:r>
        <w:rPr>
          <w:noProof/>
        </w:rPr>
      </w:r>
      <w:r>
        <w:rPr>
          <w:noProof/>
        </w:rPr>
        <w:fldChar w:fldCharType="separate"/>
      </w:r>
      <w:r w:rsidR="00E14CD3">
        <w:rPr>
          <w:noProof/>
        </w:rPr>
        <w:t>70</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78334214 \h </w:instrText>
      </w:r>
      <w:r>
        <w:rPr>
          <w:noProof/>
        </w:rPr>
      </w:r>
      <w:r>
        <w:rPr>
          <w:noProof/>
        </w:rPr>
        <w:fldChar w:fldCharType="separate"/>
      </w:r>
      <w:r w:rsidR="00E14CD3">
        <w:rPr>
          <w:noProof/>
        </w:rPr>
        <w:t>71</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66DB4">
        <w:rPr>
          <w:noProof/>
          <w:vertAlign w:val="subscript"/>
        </w:rPr>
        <w:t>2</w:t>
      </w:r>
      <w:r>
        <w:rPr>
          <w:noProof/>
        </w:rPr>
        <w:tab/>
      </w:r>
      <w:r>
        <w:rPr>
          <w:noProof/>
        </w:rPr>
        <w:fldChar w:fldCharType="begin"/>
      </w:r>
      <w:r>
        <w:rPr>
          <w:noProof/>
        </w:rPr>
        <w:instrText xml:space="preserve"> PAGEREF _Toc478334215 \h </w:instrText>
      </w:r>
      <w:r>
        <w:rPr>
          <w:noProof/>
        </w:rPr>
      </w:r>
      <w:r>
        <w:rPr>
          <w:noProof/>
        </w:rPr>
        <w:fldChar w:fldCharType="separate"/>
      </w:r>
      <w:r w:rsidR="00E14CD3">
        <w:rPr>
          <w:noProof/>
        </w:rPr>
        <w:t>72</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lastRenderedPageBreak/>
        <w:t>10.1.4</w:t>
      </w:r>
      <w:r>
        <w:rPr>
          <w:rFonts w:asciiTheme="minorHAnsi" w:eastAsiaTheme="minorEastAsia" w:hAnsiTheme="minorHAnsi" w:cstheme="minorBidi"/>
          <w:noProof/>
          <w:szCs w:val="22"/>
          <w:lang w:eastAsia="en-GB"/>
        </w:rPr>
        <w:tab/>
      </w:r>
      <w:r>
        <w:rPr>
          <w:noProof/>
        </w:rPr>
        <w:t>OH + C</w:t>
      </w:r>
      <w:r w:rsidRPr="00A66DB4">
        <w:rPr>
          <w:noProof/>
          <w:vertAlign w:val="subscript"/>
        </w:rPr>
        <w:t>2</w:t>
      </w:r>
      <w:r>
        <w:rPr>
          <w:noProof/>
        </w:rPr>
        <w:t>H</w:t>
      </w:r>
      <w:r w:rsidRPr="00A66DB4">
        <w:rPr>
          <w:noProof/>
          <w:vertAlign w:val="subscript"/>
        </w:rPr>
        <w:t>2</w:t>
      </w:r>
      <w:r>
        <w:rPr>
          <w:noProof/>
        </w:rPr>
        <w:tab/>
      </w:r>
      <w:r>
        <w:rPr>
          <w:noProof/>
        </w:rPr>
        <w:fldChar w:fldCharType="begin"/>
      </w:r>
      <w:r>
        <w:rPr>
          <w:noProof/>
        </w:rPr>
        <w:instrText xml:space="preserve"> PAGEREF _Toc478334216 \h </w:instrText>
      </w:r>
      <w:r>
        <w:rPr>
          <w:noProof/>
        </w:rPr>
      </w:r>
      <w:r>
        <w:rPr>
          <w:noProof/>
        </w:rPr>
        <w:fldChar w:fldCharType="separate"/>
      </w:r>
      <w:r w:rsidR="00E14CD3">
        <w:rPr>
          <w:noProof/>
        </w:rPr>
        <w:t>73</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66DB4">
        <w:rPr>
          <w:noProof/>
          <w:vertAlign w:val="subscript"/>
        </w:rPr>
        <w:t>3</w:t>
      </w:r>
      <w:r>
        <w:rPr>
          <w:noProof/>
        </w:rPr>
        <w:t>CO + O</w:t>
      </w:r>
      <w:r w:rsidRPr="00A66DB4">
        <w:rPr>
          <w:noProof/>
          <w:vertAlign w:val="subscript"/>
        </w:rPr>
        <w:t>2</w:t>
      </w:r>
      <w:r>
        <w:rPr>
          <w:noProof/>
        </w:rPr>
        <w:tab/>
      </w:r>
      <w:r>
        <w:rPr>
          <w:noProof/>
        </w:rPr>
        <w:fldChar w:fldCharType="begin"/>
      </w:r>
      <w:r>
        <w:rPr>
          <w:noProof/>
        </w:rPr>
        <w:instrText xml:space="preserve"> PAGEREF _Toc478334217 \h </w:instrText>
      </w:r>
      <w:r>
        <w:rPr>
          <w:noProof/>
        </w:rPr>
      </w:r>
      <w:r>
        <w:rPr>
          <w:noProof/>
        </w:rPr>
        <w:fldChar w:fldCharType="separate"/>
      </w:r>
      <w:r w:rsidR="00E14CD3">
        <w:rPr>
          <w:noProof/>
        </w:rPr>
        <w:t>74</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66DB4">
        <w:rPr>
          <w:i/>
          <w:noProof/>
        </w:rPr>
        <w:t>i-</w:t>
      </w:r>
      <w:r>
        <w:rPr>
          <w:noProof/>
        </w:rPr>
        <w:t>propyl)</w:t>
      </w:r>
      <w:r>
        <w:rPr>
          <w:noProof/>
        </w:rPr>
        <w:tab/>
      </w:r>
      <w:r>
        <w:rPr>
          <w:noProof/>
        </w:rPr>
        <w:fldChar w:fldCharType="begin"/>
      </w:r>
      <w:r>
        <w:rPr>
          <w:noProof/>
        </w:rPr>
        <w:instrText xml:space="preserve"> PAGEREF _Toc478334218 \h </w:instrText>
      </w:r>
      <w:r>
        <w:rPr>
          <w:noProof/>
        </w:rPr>
      </w:r>
      <w:r>
        <w:rPr>
          <w:noProof/>
        </w:rPr>
        <w:fldChar w:fldCharType="separate"/>
      </w:r>
      <w:r w:rsidR="00E14CD3">
        <w:rPr>
          <w:noProof/>
        </w:rPr>
        <w:t>74</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78334219 \h </w:instrText>
      </w:r>
      <w:r>
        <w:rPr>
          <w:noProof/>
        </w:rPr>
      </w:r>
      <w:r>
        <w:rPr>
          <w:noProof/>
        </w:rPr>
        <w:fldChar w:fldCharType="separate"/>
      </w:r>
      <w:r w:rsidR="00E14CD3">
        <w:rPr>
          <w:noProof/>
        </w:rPr>
        <w:t>75</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78334220 \h </w:instrText>
      </w:r>
      <w:r>
        <w:rPr>
          <w:noProof/>
        </w:rPr>
      </w:r>
      <w:r>
        <w:rPr>
          <w:noProof/>
        </w:rPr>
        <w:fldChar w:fldCharType="separate"/>
      </w:r>
      <w:r w:rsidR="00E14CD3">
        <w:rPr>
          <w:noProof/>
        </w:rPr>
        <w:t>75</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78334221 \h </w:instrText>
      </w:r>
      <w:r>
        <w:rPr>
          <w:noProof/>
        </w:rPr>
      </w:r>
      <w:r>
        <w:rPr>
          <w:noProof/>
        </w:rPr>
        <w:fldChar w:fldCharType="separate"/>
      </w:r>
      <w:r w:rsidR="00E14CD3">
        <w:rPr>
          <w:noProof/>
        </w:rPr>
        <w:t>75</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78334222 \h </w:instrText>
      </w:r>
      <w:r>
        <w:rPr>
          <w:noProof/>
        </w:rPr>
      </w:r>
      <w:r>
        <w:rPr>
          <w:noProof/>
        </w:rPr>
        <w:fldChar w:fldCharType="separate"/>
      </w:r>
      <w:r w:rsidR="00E14CD3">
        <w:rPr>
          <w:noProof/>
        </w:rPr>
        <w:t>76</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78334223 \h </w:instrText>
      </w:r>
      <w:r>
        <w:rPr>
          <w:noProof/>
        </w:rPr>
      </w:r>
      <w:r>
        <w:rPr>
          <w:noProof/>
        </w:rPr>
        <w:fldChar w:fldCharType="separate"/>
      </w:r>
      <w:r w:rsidR="00E14CD3">
        <w:rPr>
          <w:noProof/>
        </w:rPr>
        <w:t>80</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78334224 \h </w:instrText>
      </w:r>
      <w:r>
        <w:rPr>
          <w:noProof/>
        </w:rPr>
      </w:r>
      <w:r>
        <w:rPr>
          <w:noProof/>
        </w:rPr>
        <w:fldChar w:fldCharType="separate"/>
      </w:r>
      <w:r w:rsidR="00E14CD3">
        <w:rPr>
          <w:noProof/>
        </w:rPr>
        <w:t>80</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78334225 \h </w:instrText>
      </w:r>
      <w:r>
        <w:rPr>
          <w:noProof/>
        </w:rPr>
      </w:r>
      <w:r>
        <w:rPr>
          <w:noProof/>
        </w:rPr>
        <w:fldChar w:fldCharType="separate"/>
      </w:r>
      <w:r w:rsidR="00E14CD3">
        <w:rPr>
          <w:noProof/>
        </w:rPr>
        <w:t>81</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78334226 \h </w:instrText>
      </w:r>
      <w:r>
        <w:rPr>
          <w:noProof/>
        </w:rPr>
      </w:r>
      <w:r>
        <w:rPr>
          <w:noProof/>
        </w:rPr>
        <w:fldChar w:fldCharType="separate"/>
      </w:r>
      <w:r w:rsidR="00E14CD3">
        <w:rPr>
          <w:noProof/>
        </w:rPr>
        <w:t>81</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78334227 \h </w:instrText>
      </w:r>
      <w:r>
        <w:rPr>
          <w:noProof/>
        </w:rPr>
      </w:r>
      <w:r>
        <w:rPr>
          <w:noProof/>
        </w:rPr>
        <w:fldChar w:fldCharType="separate"/>
      </w:r>
      <w:r w:rsidR="00E14CD3">
        <w:rPr>
          <w:noProof/>
        </w:rPr>
        <w:t>81</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78334228 \h </w:instrText>
      </w:r>
      <w:r>
        <w:rPr>
          <w:noProof/>
        </w:rPr>
      </w:r>
      <w:r>
        <w:rPr>
          <w:noProof/>
        </w:rPr>
        <w:fldChar w:fldCharType="separate"/>
      </w:r>
      <w:r w:rsidR="00E14CD3">
        <w:rPr>
          <w:noProof/>
        </w:rPr>
        <w:t>81</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78334229 \h </w:instrText>
      </w:r>
      <w:r>
        <w:rPr>
          <w:noProof/>
        </w:rPr>
      </w:r>
      <w:r>
        <w:rPr>
          <w:noProof/>
        </w:rPr>
        <w:fldChar w:fldCharType="separate"/>
      </w:r>
      <w:r w:rsidR="00E14CD3">
        <w:rPr>
          <w:noProof/>
        </w:rPr>
        <w:t>82</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78334230 \h </w:instrText>
      </w:r>
      <w:r>
        <w:rPr>
          <w:noProof/>
        </w:rPr>
      </w:r>
      <w:r>
        <w:rPr>
          <w:noProof/>
        </w:rPr>
        <w:fldChar w:fldCharType="separate"/>
      </w:r>
      <w:r w:rsidR="00E14CD3">
        <w:rPr>
          <w:noProof/>
        </w:rPr>
        <w:t>82</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78334231 \h </w:instrText>
      </w:r>
      <w:r>
        <w:rPr>
          <w:noProof/>
        </w:rPr>
      </w:r>
      <w:r>
        <w:rPr>
          <w:noProof/>
        </w:rPr>
        <w:fldChar w:fldCharType="separate"/>
      </w:r>
      <w:r w:rsidR="00E14CD3">
        <w:rPr>
          <w:noProof/>
        </w:rPr>
        <w:t>82</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78334232 \h </w:instrText>
      </w:r>
      <w:r>
        <w:rPr>
          <w:noProof/>
        </w:rPr>
      </w:r>
      <w:r>
        <w:rPr>
          <w:noProof/>
        </w:rPr>
        <w:fldChar w:fldCharType="separate"/>
      </w:r>
      <w:r w:rsidR="00E14CD3">
        <w:rPr>
          <w:noProof/>
        </w:rPr>
        <w:t>82</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78334233 \h </w:instrText>
      </w:r>
      <w:r>
        <w:rPr>
          <w:noProof/>
        </w:rPr>
      </w:r>
      <w:r>
        <w:rPr>
          <w:noProof/>
        </w:rPr>
        <w:fldChar w:fldCharType="separate"/>
      </w:r>
      <w:r w:rsidR="00E14CD3">
        <w:rPr>
          <w:noProof/>
        </w:rPr>
        <w:t>90</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78334234 \h </w:instrText>
      </w:r>
      <w:r>
        <w:rPr>
          <w:noProof/>
        </w:rPr>
      </w:r>
      <w:r>
        <w:rPr>
          <w:noProof/>
        </w:rPr>
        <w:fldChar w:fldCharType="separate"/>
      </w:r>
      <w:r w:rsidR="00E14CD3">
        <w:rPr>
          <w:noProof/>
        </w:rPr>
        <w:t>92</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78334235 \h </w:instrText>
      </w:r>
      <w:r>
        <w:rPr>
          <w:noProof/>
        </w:rPr>
      </w:r>
      <w:r>
        <w:rPr>
          <w:noProof/>
        </w:rPr>
        <w:fldChar w:fldCharType="separate"/>
      </w:r>
      <w:r w:rsidR="00E14CD3">
        <w:rPr>
          <w:noProof/>
        </w:rPr>
        <w:t>95</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78334236 \h </w:instrText>
      </w:r>
      <w:r>
        <w:rPr>
          <w:noProof/>
        </w:rPr>
      </w:r>
      <w:r>
        <w:rPr>
          <w:noProof/>
        </w:rPr>
        <w:fldChar w:fldCharType="separate"/>
      </w:r>
      <w:r w:rsidR="00E14CD3">
        <w:rPr>
          <w:noProof/>
        </w:rPr>
        <w:t>97</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78334237 \h </w:instrText>
      </w:r>
      <w:r>
        <w:rPr>
          <w:noProof/>
        </w:rPr>
      </w:r>
      <w:r>
        <w:rPr>
          <w:noProof/>
        </w:rPr>
        <w:fldChar w:fldCharType="separate"/>
      </w:r>
      <w:r w:rsidR="00E14CD3">
        <w:rPr>
          <w:noProof/>
        </w:rPr>
        <w:t>99</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78334238 \h </w:instrText>
      </w:r>
      <w:r>
        <w:rPr>
          <w:noProof/>
        </w:rPr>
      </w:r>
      <w:r>
        <w:rPr>
          <w:noProof/>
        </w:rPr>
        <w:fldChar w:fldCharType="separate"/>
      </w:r>
      <w:r w:rsidR="00E14CD3">
        <w:rPr>
          <w:noProof/>
        </w:rPr>
        <w:t>101</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78334239 \h </w:instrText>
      </w:r>
      <w:r>
        <w:rPr>
          <w:noProof/>
        </w:rPr>
      </w:r>
      <w:r>
        <w:rPr>
          <w:noProof/>
        </w:rPr>
        <w:fldChar w:fldCharType="separate"/>
      </w:r>
      <w:r w:rsidR="00E14CD3">
        <w:rPr>
          <w:noProof/>
        </w:rPr>
        <w:t>104</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78334240 \h </w:instrText>
      </w:r>
      <w:r>
        <w:rPr>
          <w:noProof/>
        </w:rPr>
      </w:r>
      <w:r>
        <w:rPr>
          <w:noProof/>
        </w:rPr>
        <w:fldChar w:fldCharType="separate"/>
      </w:r>
      <w:r w:rsidR="00E14CD3">
        <w:rPr>
          <w:noProof/>
        </w:rPr>
        <w:t>104</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78334241 \h </w:instrText>
      </w:r>
      <w:r>
        <w:rPr>
          <w:noProof/>
        </w:rPr>
      </w:r>
      <w:r>
        <w:rPr>
          <w:noProof/>
        </w:rPr>
        <w:fldChar w:fldCharType="separate"/>
      </w:r>
      <w:r w:rsidR="00E14CD3">
        <w:rPr>
          <w:noProof/>
        </w:rPr>
        <w:t>110</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78334242 \h </w:instrText>
      </w:r>
      <w:r>
        <w:rPr>
          <w:noProof/>
        </w:rPr>
      </w:r>
      <w:r>
        <w:rPr>
          <w:noProof/>
        </w:rPr>
        <w:fldChar w:fldCharType="separate"/>
      </w:r>
      <w:r w:rsidR="00E14CD3">
        <w:rPr>
          <w:noProof/>
        </w:rPr>
        <w:t>112</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78334243 \h </w:instrText>
      </w:r>
      <w:r>
        <w:rPr>
          <w:noProof/>
        </w:rPr>
      </w:r>
      <w:r>
        <w:rPr>
          <w:noProof/>
        </w:rPr>
        <w:fldChar w:fldCharType="separate"/>
      </w:r>
      <w:r w:rsidR="00E14CD3">
        <w:rPr>
          <w:noProof/>
        </w:rPr>
        <w:t>112</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78334244 \h </w:instrText>
      </w:r>
      <w:r>
        <w:rPr>
          <w:noProof/>
        </w:rPr>
      </w:r>
      <w:r>
        <w:rPr>
          <w:noProof/>
        </w:rPr>
        <w:fldChar w:fldCharType="separate"/>
      </w:r>
      <w:r w:rsidR="00E14CD3">
        <w:rPr>
          <w:noProof/>
        </w:rPr>
        <w:t>114</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78334245 \h </w:instrText>
      </w:r>
      <w:r>
        <w:rPr>
          <w:noProof/>
        </w:rPr>
      </w:r>
      <w:r>
        <w:rPr>
          <w:noProof/>
        </w:rPr>
        <w:fldChar w:fldCharType="separate"/>
      </w:r>
      <w:r w:rsidR="00E14CD3">
        <w:rPr>
          <w:noProof/>
        </w:rPr>
        <w:t>115</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78334246 \h </w:instrText>
      </w:r>
      <w:r>
        <w:rPr>
          <w:noProof/>
        </w:rPr>
      </w:r>
      <w:r>
        <w:rPr>
          <w:noProof/>
        </w:rPr>
        <w:fldChar w:fldCharType="separate"/>
      </w:r>
      <w:r w:rsidR="00E14CD3">
        <w:rPr>
          <w:noProof/>
        </w:rPr>
        <w:t>115</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78334247 \h </w:instrText>
      </w:r>
      <w:r>
        <w:rPr>
          <w:noProof/>
        </w:rPr>
      </w:r>
      <w:r>
        <w:rPr>
          <w:noProof/>
        </w:rPr>
        <w:fldChar w:fldCharType="separate"/>
      </w:r>
      <w:r w:rsidR="00E14CD3">
        <w:rPr>
          <w:noProof/>
        </w:rPr>
        <w:t>117</w:t>
      </w:r>
      <w:r>
        <w:rPr>
          <w:noProof/>
        </w:rPr>
        <w:fldChar w:fldCharType="end"/>
      </w:r>
    </w:p>
    <w:p w:rsidR="00314571" w:rsidRDefault="00314571">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78334248 \h </w:instrText>
      </w:r>
      <w:r>
        <w:rPr>
          <w:noProof/>
        </w:rPr>
      </w:r>
      <w:r>
        <w:rPr>
          <w:noProof/>
        </w:rPr>
        <w:fldChar w:fldCharType="separate"/>
      </w:r>
      <w:r w:rsidR="00E14CD3">
        <w:rPr>
          <w:noProof/>
        </w:rPr>
        <w:t>117</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lastRenderedPageBreak/>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78334249 \h </w:instrText>
      </w:r>
      <w:r>
        <w:rPr>
          <w:noProof/>
        </w:rPr>
      </w:r>
      <w:r>
        <w:rPr>
          <w:noProof/>
        </w:rPr>
        <w:fldChar w:fldCharType="separate"/>
      </w:r>
      <w:r w:rsidR="00E14CD3">
        <w:rPr>
          <w:noProof/>
        </w:rPr>
        <w:t>119</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78334250 \h </w:instrText>
      </w:r>
      <w:r>
        <w:rPr>
          <w:noProof/>
        </w:rPr>
      </w:r>
      <w:r>
        <w:rPr>
          <w:noProof/>
        </w:rPr>
        <w:fldChar w:fldCharType="separate"/>
      </w:r>
      <w:r w:rsidR="00E14CD3">
        <w:rPr>
          <w:noProof/>
        </w:rPr>
        <w:t>119</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78334251 \h </w:instrText>
      </w:r>
      <w:r>
        <w:rPr>
          <w:noProof/>
        </w:rPr>
      </w:r>
      <w:r>
        <w:rPr>
          <w:noProof/>
        </w:rPr>
        <w:fldChar w:fldCharType="separate"/>
      </w:r>
      <w:r w:rsidR="00E14CD3">
        <w:rPr>
          <w:noProof/>
        </w:rPr>
        <w:t>119</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78334252 \h </w:instrText>
      </w:r>
      <w:r>
        <w:rPr>
          <w:noProof/>
        </w:rPr>
      </w:r>
      <w:r>
        <w:rPr>
          <w:noProof/>
        </w:rPr>
        <w:fldChar w:fldCharType="separate"/>
      </w:r>
      <w:r w:rsidR="00E14CD3">
        <w:rPr>
          <w:noProof/>
        </w:rPr>
        <w:t>119</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78334253 \h </w:instrText>
      </w:r>
      <w:r>
        <w:rPr>
          <w:noProof/>
        </w:rPr>
      </w:r>
      <w:r>
        <w:rPr>
          <w:noProof/>
        </w:rPr>
        <w:fldChar w:fldCharType="separate"/>
      </w:r>
      <w:r w:rsidR="00E14CD3">
        <w:rPr>
          <w:noProof/>
        </w:rPr>
        <w:t>120</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78334254 \h </w:instrText>
      </w:r>
      <w:r>
        <w:rPr>
          <w:noProof/>
        </w:rPr>
      </w:r>
      <w:r>
        <w:rPr>
          <w:noProof/>
        </w:rPr>
        <w:fldChar w:fldCharType="separate"/>
      </w:r>
      <w:r w:rsidR="00E14CD3">
        <w:rPr>
          <w:noProof/>
        </w:rPr>
        <w:t>120</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78334255 \h </w:instrText>
      </w:r>
      <w:r>
        <w:rPr>
          <w:noProof/>
        </w:rPr>
      </w:r>
      <w:r>
        <w:rPr>
          <w:noProof/>
        </w:rPr>
        <w:fldChar w:fldCharType="separate"/>
      </w:r>
      <w:r w:rsidR="00E14CD3">
        <w:rPr>
          <w:noProof/>
        </w:rPr>
        <w:t>121</w:t>
      </w:r>
      <w:r>
        <w:rPr>
          <w:noProof/>
        </w:rPr>
        <w:fldChar w:fldCharType="end"/>
      </w:r>
    </w:p>
    <w:p w:rsidR="00314571" w:rsidRDefault="00314571">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78334256 \h </w:instrText>
      </w:r>
      <w:r>
        <w:rPr>
          <w:noProof/>
        </w:rPr>
      </w:r>
      <w:r>
        <w:rPr>
          <w:noProof/>
        </w:rPr>
        <w:fldChar w:fldCharType="separate"/>
      </w:r>
      <w:r w:rsidR="00E14CD3">
        <w:rPr>
          <w:noProof/>
        </w:rPr>
        <w:t>121</w:t>
      </w:r>
      <w:r>
        <w:rPr>
          <w:noProof/>
        </w:rPr>
        <w:fldChar w:fldCharType="end"/>
      </w:r>
    </w:p>
    <w:p w:rsidR="00314571" w:rsidRDefault="00314571">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78334257 \h </w:instrText>
      </w:r>
      <w:r>
        <w:rPr>
          <w:noProof/>
        </w:rPr>
      </w:r>
      <w:r>
        <w:rPr>
          <w:noProof/>
        </w:rPr>
        <w:fldChar w:fldCharType="separate"/>
      </w:r>
      <w:r w:rsidR="00E14CD3">
        <w:rPr>
          <w:noProof/>
        </w:rPr>
        <w:t>123</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78334154"/>
      <w:r w:rsidRPr="00C05534">
        <w:lastRenderedPageBreak/>
        <w:t xml:space="preserve">What’s New in MESMER </w:t>
      </w:r>
      <w:r w:rsidR="00565B61">
        <w:t>5.0</w:t>
      </w:r>
      <w:bookmarkEnd w:id="3"/>
    </w:p>
    <w:p w:rsidR="00D94D1F" w:rsidRDefault="00D94D1F" w:rsidP="00D94D1F">
      <w:pPr>
        <w:ind w:left="357"/>
      </w:pPr>
      <w:r>
        <w:t>New features:</w:t>
      </w:r>
    </w:p>
    <w:p w:rsidR="00D94D1F" w:rsidRDefault="00565B61" w:rsidP="00812945">
      <w:pPr>
        <w:numPr>
          <w:ilvl w:val="0"/>
          <w:numId w:val="3"/>
        </w:numPr>
        <w:ind w:left="357" w:firstLine="0"/>
      </w:pPr>
      <w:r>
        <w:t>MPI parallelization of MESMER</w:t>
      </w:r>
      <w:r w:rsidR="00277C5B">
        <w:t xml:space="preserve"> (see section</w:t>
      </w:r>
      <w:r>
        <w:t>s ???</w:t>
      </w:r>
      <w:r w:rsidR="00277C5B">
        <w:t>)</w:t>
      </w:r>
      <w:r w:rsidR="00D94D1F">
        <w:t>.</w:t>
      </w:r>
    </w:p>
    <w:p w:rsidR="00565B61" w:rsidRDefault="0024773E" w:rsidP="00812945">
      <w:pPr>
        <w:numPr>
          <w:ilvl w:val="0"/>
          <w:numId w:val="3"/>
        </w:numPr>
        <w:ind w:left="357" w:firstLine="0"/>
      </w:pPr>
      <w:r>
        <w:t>Extended dissociation distribution.</w:t>
      </w:r>
    </w:p>
    <w:p w:rsidR="0024773E" w:rsidRDefault="0024773E" w:rsidP="00812945">
      <w:pPr>
        <w:numPr>
          <w:ilvl w:val="0"/>
          <w:numId w:val="3"/>
        </w:numPr>
        <w:ind w:left="357" w:firstLine="0"/>
      </w:pPr>
      <w:r>
        <w:t>New class for reading in density of states</w:t>
      </w:r>
    </w:p>
    <w:p w:rsidR="0024773E" w:rsidRDefault="0024773E" w:rsidP="00812945">
      <w:pPr>
        <w:numPr>
          <w:ilvl w:val="0"/>
          <w:numId w:val="3"/>
        </w:numPr>
        <w:ind w:left="357" w:firstLine="0"/>
      </w:pPr>
      <w:r>
        <w:t xml:space="preserve">New vibrational state calculator </w:t>
      </w:r>
    </w:p>
    <w:p w:rsidR="00812945" w:rsidRPr="00812945" w:rsidRDefault="00812945" w:rsidP="00BB62FE">
      <w:pPr>
        <w:pStyle w:val="ListParagraph"/>
        <w:ind w:left="717"/>
      </w:pPr>
    </w:p>
    <w:p w:rsidR="00F77C82" w:rsidRPr="00C05534" w:rsidRDefault="00F77C82" w:rsidP="00C05534">
      <w:pPr>
        <w:pStyle w:val="Heading1"/>
      </w:pPr>
      <w:bookmarkStart w:id="4" w:name="_Toc478334155"/>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78334156"/>
      <w:r>
        <w:lastRenderedPageBreak/>
        <w:t xml:space="preserve">Accessing, </w:t>
      </w:r>
      <w:r w:rsidR="00F77C82" w:rsidRPr="00246233">
        <w:t>Compilation and Execution</w:t>
      </w:r>
      <w:bookmarkEnd w:id="5"/>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6" w:name="_Toc478334157"/>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D3536A"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7" w:name="_Toc478334158"/>
      <w:r>
        <w:t>Parallel MESMER</w:t>
      </w:r>
      <w:bookmarkEnd w:id="7"/>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8" w:name="_Toc478334159"/>
      <w:r>
        <w:lastRenderedPageBreak/>
        <w:t>Windows</w:t>
      </w:r>
      <w:bookmarkEnd w:id="8"/>
    </w:p>
    <w:p w:rsidR="00F77C82" w:rsidRDefault="00F77C82" w:rsidP="00C05534">
      <w:pPr>
        <w:pStyle w:val="Heading3"/>
      </w:pPr>
      <w:bookmarkStart w:id="9" w:name="_Toc478334160"/>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78334161"/>
      <w:r>
        <w:t>Compiling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E14CD3">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D3536A">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D3536A">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F77C82" w:rsidRDefault="00D51B79" w:rsidP="00D51B79">
      <w:pPr>
        <w:pStyle w:val="Heading3"/>
      </w:pPr>
      <w:bookmarkStart w:id="11" w:name="_Toc478334162"/>
      <w:r>
        <w:lastRenderedPageBreak/>
        <w:t>Compiling parallel MESMER on Windows.</w:t>
      </w:r>
      <w:bookmarkEnd w:id="11"/>
      <w:r w:rsidR="00F77C82">
        <w:t xml:space="preserve"> </w:t>
      </w:r>
    </w:p>
    <w:p w:rsidR="00D51B79" w:rsidRPr="00D51B79" w:rsidRDefault="00D51B79" w:rsidP="00D51B79">
      <w:r>
        <w:t>The procedure for building parallel MESMER on Windows largely follows the procedure above with the following modifications …</w:t>
      </w:r>
    </w:p>
    <w:p w:rsidR="00F77C82" w:rsidRDefault="00F77C82" w:rsidP="00C05534">
      <w:pPr>
        <w:pStyle w:val="Heading3"/>
      </w:pPr>
      <w:bookmarkStart w:id="12" w:name="_Toc478334163"/>
      <w:r>
        <w:t>Running on Windows</w:t>
      </w:r>
      <w:bookmarkEnd w:id="12"/>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E14CD3">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D51B79" w:rsidP="00D51B79">
      <w:pPr>
        <w:pStyle w:val="Heading3"/>
      </w:pPr>
      <w:bookmarkStart w:id="13" w:name="_Toc478334164"/>
      <w:r>
        <w:t>Running parallel MESMER on Windows</w:t>
      </w:r>
      <w:bookmarkEnd w:id="13"/>
    </w:p>
    <w:p w:rsidR="00D51B79" w:rsidRDefault="00D51B79">
      <w:r>
        <w:t>Running parallel MESMER on Windows ….</w:t>
      </w:r>
    </w:p>
    <w:p w:rsidR="00F77C82" w:rsidRDefault="00F77C82" w:rsidP="00E41937">
      <w:pPr>
        <w:pStyle w:val="Heading2"/>
      </w:pPr>
      <w:bookmarkStart w:id="14" w:name="_Ref316226734"/>
      <w:bookmarkStart w:id="15" w:name="_Toc478334165"/>
      <w:r>
        <w:t>Linux/UNIX/Mac</w:t>
      </w:r>
      <w:bookmarkEnd w:id="14"/>
      <w:bookmarkEnd w:id="15"/>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6" w:name="_Toc478334166"/>
      <w:r>
        <w:lastRenderedPageBreak/>
        <w:t>Compiling TinyXML</w:t>
      </w:r>
      <w:bookmarkEnd w:id="16"/>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7" w:name="_Toc478334167"/>
      <w:r>
        <w:t>Compiling QD for higher precision arithmetic</w:t>
      </w:r>
      <w:bookmarkEnd w:id="17"/>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6"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lastRenderedPageBreak/>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E14CD3">
        <w:t>7.3.1</w:t>
      </w:r>
      <w:r>
        <w:fldChar w:fldCharType="end"/>
      </w:r>
      <w:r>
        <w:t xml:space="preserve">. </w:t>
      </w:r>
    </w:p>
    <w:p w:rsidR="00F77C82" w:rsidRDefault="00F77C82" w:rsidP="00E41937">
      <w:pPr>
        <w:pStyle w:val="Heading3"/>
      </w:pPr>
      <w:bookmarkStart w:id="18" w:name="_Toc478334168"/>
      <w:r>
        <w:t>Compiling and Running the Main Executable</w:t>
      </w:r>
      <w:bookmarkEnd w:id="18"/>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lastRenderedPageBreak/>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9" w:name="_Toc478334169"/>
      <w:r>
        <w:t>Running on Linux/UNIX/Mac</w:t>
      </w:r>
      <w:bookmarkEnd w:id="19"/>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w:t>
      </w:r>
      <w:r>
        <w:lastRenderedPageBreak/>
        <w:t xml:space="preserve">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20" w:name="_Toc478334170"/>
      <w:r>
        <w:t>Testing MESMER on Windows and Linux/UNIX/Mac</w:t>
      </w:r>
      <w:bookmarkEnd w:id="20"/>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E14CD3">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w:t>
      </w:r>
      <w:r>
        <w:lastRenderedPageBreak/>
        <w:t xml:space="preserve">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1" w:name="_Ref316226847"/>
      <w:bookmarkStart w:id="22" w:name="_Toc478334171"/>
      <w:r>
        <w:t>MESMER command line</w:t>
      </w:r>
      <w:bookmarkEnd w:id="21"/>
      <w:bookmarkEnd w:id="22"/>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lastRenderedPageBreak/>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3" w:name="_Toc478334172"/>
      <w:r>
        <w:t>MESMER environment variables</w:t>
      </w:r>
      <w:bookmarkEnd w:id="23"/>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lastRenderedPageBreak/>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4" w:name="_Ref316227407"/>
      <w:bookmarkStart w:id="25" w:name="_Toc478334173"/>
      <w:r w:rsidRPr="00C05534">
        <w:lastRenderedPageBreak/>
        <w:t>MESMER data files</w:t>
      </w:r>
      <w:bookmarkEnd w:id="24"/>
      <w:bookmarkEnd w:id="25"/>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7"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6" w:name="_Ref316227181"/>
      <w:bookmarkStart w:id="27" w:name="_Toc478334174"/>
      <w:r w:rsidRPr="00246233">
        <w:t>Editing and Viewing Data Files</w:t>
      </w:r>
      <w:bookmarkEnd w:id="26"/>
      <w:bookmarkEnd w:id="27"/>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D3536A">
      <w:hyperlink r:id="rId18"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E14CD3" w:rsidRPr="00E14CD3">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8" w:name="_Ref216672916"/>
      <w:r w:rsidRPr="00592261">
        <w:rPr>
          <w:b w:val="0"/>
        </w:rPr>
        <w:t>Figure 2</w:t>
      </w:r>
      <w:r w:rsidR="00517AE8">
        <w:rPr>
          <w:b w:val="0"/>
        </w:rPr>
        <w:t>:</w:t>
      </w:r>
      <w:bookmarkEnd w:id="28"/>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9" w:name="_Ref376018185"/>
      <w:bookmarkStart w:id="30" w:name="_Toc478334175"/>
      <w:r>
        <w:t>Validation of MESMER input</w:t>
      </w:r>
      <w:bookmarkEnd w:id="29"/>
      <w:bookmarkEnd w:id="30"/>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1" w:name="_Toc478334176"/>
      <w:r w:rsidRPr="00246233">
        <w:t>The basics of the *.xml input file</w:t>
      </w:r>
      <w:bookmarkEnd w:id="31"/>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2" w:name="_Ref345780303"/>
      <w:bookmarkStart w:id="33" w:name="_Toc478334177"/>
      <w:r>
        <w:t>moleculeList</w:t>
      </w:r>
      <w:bookmarkEnd w:id="32"/>
      <w:bookmarkEnd w:id="33"/>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4"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4"/>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E14CD3">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E14CD3">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E14CD3">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5"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E14CD3">
        <w:t>11.2.3</w:t>
      </w:r>
      <w:r w:rsidR="00221856">
        <w:fldChar w:fldCharType="end"/>
      </w:r>
      <w:r w:rsidR="00221856">
        <w:t>.</w:t>
      </w:r>
      <w:bookmarkEnd w:id="35"/>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36" w:name="_Ref353720118"/>
      <w:bookmarkStart w:id="37" w:name="_Toc478334178"/>
      <w:r>
        <w:t>Potential Energy Surface (Zero Point Energy Convention)</w:t>
      </w:r>
      <w:bookmarkEnd w:id="36"/>
      <w:bookmarkEnd w:id="37"/>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E14CD3">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4" name="TextBox 16"/>
                        <wps:cNvSpPr txBox="1"/>
                        <wps:spPr>
                          <a:xfrm>
                            <a:off x="2914657" y="1569492"/>
                            <a:ext cx="1070240" cy="525780"/>
                          </a:xfrm>
                          <a:prstGeom prst="rect">
                            <a:avLst/>
                          </a:prstGeom>
                          <a:noFill/>
                        </wps:spPr>
                        <wps:txbx>
                          <w:txbxContent>
                            <w:p w:rsidR="00D3536A" w:rsidRDefault="00D3536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D3536A" w:rsidRDefault="00D3536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D3536A" w:rsidRDefault="00D3536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D3536A" w:rsidRDefault="00D3536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D3536A" w:rsidRDefault="00D3536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36" name="TextBox 24"/>
                        <wps:cNvSpPr txBox="1"/>
                        <wps:spPr>
                          <a:xfrm>
                            <a:off x="1123953" y="4306108"/>
                            <a:ext cx="702310" cy="277495"/>
                          </a:xfrm>
                          <a:prstGeom prst="rect">
                            <a:avLst/>
                          </a:prstGeom>
                          <a:noFill/>
                        </wps:spPr>
                        <wps:txbx>
                          <w:txbxContent>
                            <w:p w:rsidR="00D3536A" w:rsidRPr="004F239A" w:rsidRDefault="00D3536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38" name="TextBox 26"/>
                        <wps:cNvSpPr txBox="1"/>
                        <wps:spPr>
                          <a:xfrm>
                            <a:off x="1631937" y="3817646"/>
                            <a:ext cx="687705" cy="277495"/>
                          </a:xfrm>
                          <a:prstGeom prst="rect">
                            <a:avLst/>
                          </a:prstGeom>
                          <a:noFill/>
                        </wps:spPr>
                        <wps:txbx>
                          <w:txbxContent>
                            <w:p w:rsidR="00D3536A" w:rsidRPr="004F239A" w:rsidRDefault="00D3536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40" name="TextBox 28"/>
                        <wps:cNvSpPr txBox="1"/>
                        <wps:spPr>
                          <a:xfrm>
                            <a:off x="2395820" y="3068296"/>
                            <a:ext cx="790575" cy="277495"/>
                          </a:xfrm>
                          <a:prstGeom prst="rect">
                            <a:avLst/>
                          </a:prstGeom>
                          <a:noFill/>
                        </wps:spPr>
                        <wps:txbx>
                          <w:txbxContent>
                            <w:p w:rsidR="00D3536A" w:rsidRPr="004F239A" w:rsidRDefault="00D3536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43" name="TextBox 32"/>
                        <wps:cNvSpPr txBox="1"/>
                        <wps:spPr>
                          <a:xfrm>
                            <a:off x="4499200" y="4362624"/>
                            <a:ext cx="751840" cy="277495"/>
                          </a:xfrm>
                          <a:prstGeom prst="rect">
                            <a:avLst/>
                          </a:prstGeom>
                          <a:noFill/>
                        </wps:spPr>
                        <wps:txbx>
                          <w:txbxContent>
                            <w:p w:rsidR="00D3536A" w:rsidRDefault="00D3536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D3536A" w:rsidRDefault="00D3536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536A" w:rsidRDefault="00D3536A" w:rsidP="00AA480E"/>
                          </w:txbxContent>
                        </wps:txbx>
                        <wps:bodyPr rtlCol="0" anchor="ctr"/>
                      </wps:wsp>
                      <wps:wsp>
                        <wps:cNvPr id="47" name="TextBox 35"/>
                        <wps:cNvSpPr txBox="1"/>
                        <wps:spPr>
                          <a:xfrm>
                            <a:off x="5507708" y="3714890"/>
                            <a:ext cx="840105" cy="277495"/>
                          </a:xfrm>
                          <a:prstGeom prst="rect">
                            <a:avLst/>
                          </a:prstGeom>
                          <a:noFill/>
                        </wps:spPr>
                        <wps:txbx>
                          <w:txbxContent>
                            <w:p w:rsidR="00D3536A" w:rsidRDefault="00D3536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D3536A" w:rsidRDefault="00D3536A"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D3536A" w:rsidRDefault="00D3536A"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D3536A" w:rsidRDefault="00D3536A"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D3536A" w:rsidRDefault="00D3536A"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D3536A" w:rsidRDefault="00D3536A"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D3536A" w:rsidRDefault="00D3536A"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D3536A" w:rsidRDefault="00D3536A"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D3536A" w:rsidRDefault="00D3536A"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D3536A" w:rsidRDefault="00D3536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D3536A" w:rsidRDefault="00D3536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D3536A" w:rsidRDefault="00D3536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D3536A" w:rsidRDefault="00D3536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D3536A" w:rsidRDefault="00D3536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D3536A" w:rsidRDefault="00D3536A"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D3536A" w:rsidRPr="004F239A" w:rsidRDefault="00D3536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D3536A" w:rsidRDefault="00D3536A"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D3536A" w:rsidRPr="004F239A" w:rsidRDefault="00D3536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D3536A" w:rsidRDefault="00D3536A"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D3536A" w:rsidRPr="004F239A" w:rsidRDefault="00D3536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D3536A" w:rsidRDefault="00D3536A"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D3536A" w:rsidRDefault="00D3536A"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D3536A" w:rsidRDefault="00D3536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D3536A" w:rsidRDefault="00D3536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D3536A" w:rsidRDefault="00D3536A"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D3536A" w:rsidRDefault="00D3536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8" w:name="_Ref347659580"/>
      <w:bookmarkStart w:id="39" w:name="_Toc478334179"/>
      <w:r>
        <w:t>reactionList</w:t>
      </w:r>
      <w:bookmarkEnd w:id="38"/>
      <w:bookmarkEnd w:id="39"/>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E14CD3">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40" w:name="_Ref313049784"/>
      <w:bookmarkStart w:id="41" w:name="_Toc478334180"/>
      <w:r>
        <w:t>me:conditions</w:t>
      </w:r>
      <w:bookmarkEnd w:id="40"/>
      <w:bookmarkEnd w:id="41"/>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E14CD3">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2" w:name="_Toc478334181"/>
      <w:r>
        <w:t>me:modelParameters</w:t>
      </w:r>
      <w:bookmarkEnd w:id="42"/>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E14CD3">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3" w:name="_Ref207708603"/>
      <w:bookmarkStart w:id="44" w:name="_Toc478334182"/>
      <w:r>
        <w:t>me:control</w:t>
      </w:r>
      <w:bookmarkEnd w:id="43"/>
      <w:bookmarkEnd w:id="44"/>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E14CD3">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5" w:name="_Toc478334183"/>
      <w:r>
        <w:t>Summary Table: Molecular input variables in MESMER</w:t>
      </w:r>
      <w:bookmarkEnd w:id="45"/>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D3536A">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6" w:name="_Toc478334184"/>
      <w:r w:rsidRPr="00246233">
        <w:lastRenderedPageBreak/>
        <w:t>Additional facilities and examples</w:t>
      </w:r>
      <w:bookmarkEnd w:id="46"/>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7" w:name="_Toc478334185"/>
      <w:r>
        <w:t>Basic XML Structure</w:t>
      </w:r>
      <w:bookmarkEnd w:id="47"/>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8" w:name="_Toc478334186"/>
      <w:r>
        <w:t>Notes on Input File Structure</w:t>
      </w:r>
      <w:bookmarkEnd w:id="48"/>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E14CD3">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9" w:name="_Ref313039029"/>
      <w:bookmarkStart w:id="50" w:name="_Toc478334187"/>
      <w:r>
        <w:t xml:space="preserve">Comparing MESMER rate </w:t>
      </w:r>
      <w:r w:rsidR="00727400">
        <w:t>data</w:t>
      </w:r>
      <w:r>
        <w:t xml:space="preserve"> to experimental values</w:t>
      </w:r>
      <w:bookmarkEnd w:id="49"/>
      <w:bookmarkEnd w:id="50"/>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E14CD3">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D3536A"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1" w:name="_Toc478334188"/>
      <w:r>
        <w:t>Experimental Rate Coefficients</w:t>
      </w:r>
      <w:bookmarkEnd w:id="51"/>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1</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2" w:name="_Toc478334189"/>
      <w:r>
        <w:t>Experimental Yields</w:t>
      </w:r>
      <w:bookmarkEnd w:id="52"/>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3" w:name="_Toc478334190"/>
      <w:r>
        <w:t>Experimental Eigenvalues</w:t>
      </w:r>
      <w:bookmarkEnd w:id="53"/>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4" w:name="_Ref378624763"/>
      <w:bookmarkStart w:id="55" w:name="_Toc478334191"/>
      <w:r>
        <w:t>Specifying Numerical Precision</w:t>
      </w:r>
      <w:bookmarkEnd w:id="54"/>
      <w:bookmarkEnd w:id="55"/>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6" w:name="_Ref344824982"/>
      <w:bookmarkStart w:id="57" w:name="_Toc478334192"/>
      <w:r>
        <w:t>Specifying Parameter Bounds and Constraints</w:t>
      </w:r>
      <w:bookmarkEnd w:id="56"/>
      <w:bookmarkEnd w:id="57"/>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D3536A"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D3536A"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D3536A"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D3536A"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D3536A">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D3536A"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D3536A">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D3536A">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D3536A">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D3536A"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8" w:name="_Toc478334193"/>
      <w:r>
        <w:t>Inverse Laplace Transforms (</w:t>
      </w:r>
      <w:r w:rsidR="00F77C82">
        <w:t>ILT</w:t>
      </w:r>
      <w:r>
        <w:t>)</w:t>
      </w:r>
      <w:bookmarkEnd w:id="58"/>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E14CD3">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E14CD3">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E14CD3">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9" w:name="_Ref207690758"/>
      <w:bookmarkStart w:id="60" w:name="_Toc478334194"/>
      <w:r w:rsidRPr="00C05534">
        <w:lastRenderedPageBreak/>
        <w:t>MESMER files explained</w:t>
      </w:r>
      <w:bookmarkEnd w:id="59"/>
      <w:bookmarkEnd w:id="60"/>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1" w:name="_Toc478334195"/>
      <w:r w:rsidRPr="00246233">
        <w:t>MESMER output files</w:t>
      </w:r>
      <w:bookmarkEnd w:id="61"/>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2" w:name="_Toc478334196"/>
      <w:r>
        <w:t>mesmer.test</w:t>
      </w:r>
      <w:bookmarkEnd w:id="62"/>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3" w:name="_Ref313053442"/>
      <w:bookmarkStart w:id="64" w:name="_Toc478334197"/>
      <w:r>
        <w:t>Partition Functions and State Densities</w:t>
      </w:r>
      <w:bookmarkEnd w:id="63"/>
      <w:bookmarkEnd w:id="64"/>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5" w:name="_Toc478334198"/>
      <w:r w:rsidR="00F77C82" w:rsidRPr="00145FA6">
        <w:rPr>
          <w:i/>
        </w:rPr>
        <w:t>k</w:t>
      </w:r>
      <w:r w:rsidR="00F77C82">
        <w:t>(</w:t>
      </w:r>
      <w:r w:rsidR="00F77C82">
        <w:rPr>
          <w:i/>
        </w:rPr>
        <w:t>E</w:t>
      </w:r>
      <w:r w:rsidR="00F77C82">
        <w:t>)s &amp; Tunnelling Corrections</w:t>
      </w:r>
      <w:bookmarkEnd w:id="65"/>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6" w:name="_Toc478334199"/>
      <w:r>
        <w:t>Equilibrium Fraction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3536A"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3536A"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7" w:name="_Toc478334200"/>
      <w:r>
        <w:t>Eigenvalues</w:t>
      </w:r>
      <w:bookmarkEnd w:id="67"/>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3536A"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8" w:name="_Toc478334201"/>
      <w:r>
        <w:t>Species Profiles</w:t>
      </w:r>
      <w:bookmarkEnd w:id="68"/>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3536A"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9" w:name="_Ref417419792"/>
      <w:bookmarkStart w:id="70" w:name="_Toc478334202"/>
      <w:r>
        <w:t>Phenomenological rate coefficients</w:t>
      </w:r>
      <w:bookmarkEnd w:id="69"/>
      <w:bookmarkEnd w:id="70"/>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1" w:name="_Toc478334203"/>
      <w:r>
        <w:t>mesmer.log</w:t>
      </w:r>
      <w:bookmarkEnd w:id="71"/>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2" w:name="_Toc478334204"/>
      <w:r>
        <w:t>XML output</w:t>
      </w:r>
      <w:bookmarkEnd w:id="72"/>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E14CD3">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E14CD3">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3" w:name="_Toc478334205"/>
      <w:r>
        <w:t>defaults.xml</w:t>
      </w:r>
      <w:bookmarkEnd w:id="73"/>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4" w:name="_Toc478334206"/>
      <w:r>
        <w:t>librarymols.xml</w:t>
      </w:r>
      <w:bookmarkEnd w:id="74"/>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5" w:name="_Toc478334207"/>
      <w:r>
        <w:t>Secondary input files</w:t>
      </w:r>
      <w:bookmarkEnd w:id="75"/>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6" w:name="_Toc478334208"/>
      <w:r>
        <w:t>source.dot and source.ps</w:t>
      </w:r>
      <w:bookmarkEnd w:id="76"/>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7" w:name="_Toc478334209"/>
      <w:r>
        <w:t>mesmer1.xsl, mesmerDiag.xsl, popDiag.xsl and switchcontent.xsl</w:t>
      </w:r>
      <w:bookmarkEnd w:id="77"/>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8" w:name="_Ref347248442"/>
      <w:bookmarkStart w:id="79" w:name="_Toc478334210"/>
      <w:r>
        <w:t>punch.xsl, punchout.bat</w:t>
      </w:r>
      <w:bookmarkEnd w:id="78"/>
      <w:bookmarkEnd w:id="79"/>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0" w:name="_Ref206915297"/>
      <w:bookmarkStart w:id="81" w:name="_Toc478334211"/>
      <w:r w:rsidRPr="00C05534">
        <w:lastRenderedPageBreak/>
        <w:t>Test Suite</w:t>
      </w:r>
      <w:bookmarkEnd w:id="80"/>
      <w:bookmarkEnd w:id="81"/>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2" w:name="_Ref316226934"/>
      <w:bookmarkStart w:id="83" w:name="_Toc478334212"/>
      <w:r w:rsidRPr="00246233">
        <w:t>MesmerQA</w:t>
      </w:r>
      <w:bookmarkEnd w:id="82"/>
      <w:bookmarkEnd w:id="83"/>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4" w:name="_Toc478334213"/>
      <w:r w:rsidRPr="0082158A">
        <w:lastRenderedPageBreak/>
        <w:t>1</w:t>
      </w:r>
      <w:r w:rsidR="00F77C82">
        <w:t>-Pentyl Isomerization</w:t>
      </w:r>
      <w:bookmarkEnd w:id="84"/>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85" w:name="_Toc478334214"/>
      <w:r w:rsidRPr="00F66AB7">
        <w:lastRenderedPageBreak/>
        <w:t>Cyclopropene Isomerization + Reservoir State</w:t>
      </w:r>
      <w:bookmarkEnd w:id="85"/>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E14CD3">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6" w:name="_Toc478334215"/>
      <w:r w:rsidRPr="00F66AB7">
        <w:lastRenderedPageBreak/>
        <w:t>H + SO</w:t>
      </w:r>
      <w:r w:rsidRPr="007D5484">
        <w:rPr>
          <w:vertAlign w:val="subscript"/>
        </w:rPr>
        <w:t>2</w:t>
      </w:r>
      <w:bookmarkEnd w:id="86"/>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3">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7" w:name="_Toc478334216"/>
      <w:r w:rsidRPr="00F66AB7">
        <w:lastRenderedPageBreak/>
        <w:t>OH + C</w:t>
      </w:r>
      <w:r w:rsidRPr="00B35D94">
        <w:rPr>
          <w:vertAlign w:val="subscript"/>
        </w:rPr>
        <w:t>2</w:t>
      </w:r>
      <w:r w:rsidRPr="00F66AB7">
        <w:t>H</w:t>
      </w:r>
      <w:r w:rsidRPr="00B35D94">
        <w:rPr>
          <w:vertAlign w:val="subscript"/>
        </w:rPr>
        <w:t>2</w:t>
      </w:r>
      <w:bookmarkEnd w:id="87"/>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8" w:name="_Ref353724186"/>
      <w:bookmarkStart w:id="89" w:name="_Toc47833421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8"/>
      <w:bookmarkEnd w:id="89"/>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0" w:name="_Toc478334218"/>
      <w:r w:rsidRPr="0015696B">
        <w:t>2</w:t>
      </w:r>
      <w:r w:rsidR="00F77C82">
        <w:t>-propyl</w:t>
      </w:r>
      <w:r>
        <w:t xml:space="preserve"> (</w:t>
      </w:r>
      <w:r>
        <w:rPr>
          <w:i/>
        </w:rPr>
        <w:t>i-</w:t>
      </w:r>
      <w:r>
        <w:t>propyl)</w:t>
      </w:r>
      <w:bookmarkEnd w:id="90"/>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1" w:name="_Toc478334219"/>
      <w:r>
        <w:t>Benzene-OH Oxidation</w:t>
      </w:r>
      <w:bookmarkEnd w:id="91"/>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2" w:name="_Toc478334220"/>
      <w:r>
        <w:t>Thermodynamic Table</w:t>
      </w:r>
      <w:bookmarkEnd w:id="92"/>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05pt;height:14.35pt" o:ole="">
            <v:imagedata r:id="rId38" o:title=""/>
          </v:shape>
          <o:OLEObject Type="Embed" ProgID="Equation.3" ShapeID="_x0000_i1025" DrawAspect="Content" ObjectID="_1552076167"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3" w:name="_Toc478334221"/>
      <w:r>
        <w:t>UnitTests</w:t>
      </w:r>
      <w:bookmarkEnd w:id="93"/>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4" w:name="_Toc478334222"/>
      <w:r w:rsidRPr="00246233">
        <w:lastRenderedPageBreak/>
        <w:t>Examples</w:t>
      </w:r>
      <w:bookmarkEnd w:id="94"/>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5" w:name="_Toc478334223"/>
      <w:r w:rsidRPr="00C05534">
        <w:lastRenderedPageBreak/>
        <w:t>Adding Functionality to MESMER</w:t>
      </w:r>
      <w:bookmarkEnd w:id="95"/>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6" w:name="_Ref277428806"/>
      <w:bookmarkStart w:id="97" w:name="_Ref277416966"/>
      <w:bookmarkStart w:id="98" w:name="_Toc478334224"/>
      <w:r w:rsidRPr="00246233">
        <w:t>Data Access</w:t>
      </w:r>
      <w:bookmarkEnd w:id="98"/>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9" w:name="_Toc478334225"/>
      <w:r>
        <w:t>XmlMoveTo</w:t>
      </w:r>
      <w:bookmarkEnd w:id="99"/>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0" w:name="_Toc478334226"/>
      <w:r>
        <w:t>XmlRead</w:t>
      </w:r>
      <w:bookmarkEnd w:id="100"/>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1" w:name="_Toc478334227"/>
      <w:r>
        <w:t>XmlReadValue</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2" w:name="_Toc478334228"/>
      <w:r>
        <w:t>XmlReadDouble</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3" w:name="_Toc478334229"/>
      <w:r>
        <w:t>XmlReadInteger</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4" w:name="_Toc478334230"/>
      <w:r>
        <w:t>XmlReadBoolean</w:t>
      </w:r>
      <w:bookmarkEnd w:id="104"/>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5" w:name="_Ref376099370"/>
      <w:bookmarkStart w:id="106" w:name="_Toc478334231"/>
      <w:r w:rsidRPr="00246233">
        <w:t>Plug-in Classes</w:t>
      </w:r>
      <w:bookmarkEnd w:id="105"/>
      <w:bookmarkEnd w:id="106"/>
    </w:p>
    <w:p w:rsidR="00F77C82" w:rsidRDefault="00F77C82">
      <w:pPr>
        <w:pStyle w:val="Heading3"/>
        <w:tabs>
          <w:tab w:val="left" w:pos="567"/>
        </w:tabs>
        <w:ind w:left="426" w:hanging="426"/>
      </w:pPr>
      <w:bookmarkStart w:id="107" w:name="_Ref376106032"/>
      <w:bookmarkStart w:id="108" w:name="_Toc478334232"/>
      <w:bookmarkStart w:id="109" w:name="_GoBack"/>
      <w:bookmarkEnd w:id="109"/>
      <w:r>
        <w:t>Calculation Methods</w:t>
      </w:r>
      <w:bookmarkEnd w:id="96"/>
      <w:bookmarkEnd w:id="107"/>
      <w:bookmarkEnd w:id="108"/>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E14CD3">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E14CD3">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E14CD3">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0"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E14CD3">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D3536A"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D3536A"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0" w:name="_Toc478334233"/>
      <w:r>
        <w:t>Collisional Energy Transfer Models</w:t>
      </w:r>
      <w:bookmarkEnd w:id="110"/>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D3536A"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1" w:name="_Ref345764698"/>
      <w:bookmarkStart w:id="112" w:name="_Ref345765223"/>
      <w:bookmarkStart w:id="113" w:name="_Ref345772888"/>
      <w:bookmarkStart w:id="114" w:name="_Toc478334234"/>
      <w:r>
        <w:t>Density of States</w:t>
      </w:r>
      <w:bookmarkEnd w:id="97"/>
      <w:bookmarkEnd w:id="111"/>
      <w:bookmarkEnd w:id="112"/>
      <w:bookmarkEnd w:id="113"/>
      <w:bookmarkEnd w:id="114"/>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D3536A"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5" w:name="_Ref344830943"/>
      <w:bookmarkStart w:id="116" w:name="_Toc478334235"/>
      <w:r>
        <w:t>Microcanonical Rates</w:t>
      </w:r>
      <w:bookmarkEnd w:id="115"/>
      <w:bookmarkEnd w:id="116"/>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w:t>
      </w:r>
      <w:r>
        <w:lastRenderedPageBreak/>
        <w:t xml:space="preserve">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lastRenderedPageBreak/>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7" w:name="_Toc478334236"/>
      <w:r>
        <w:t>Tunne</w:t>
      </w:r>
      <w:r w:rsidR="007463C5">
        <w:t>l</w:t>
      </w:r>
      <w:r w:rsidR="00F77C82">
        <w:t>ing Corrections</w:t>
      </w:r>
      <w:bookmarkEnd w:id="117"/>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w:t>
      </w:r>
      <w:r w:rsidR="005F3ED1">
        <w:rPr>
          <w:szCs w:val="24"/>
        </w:rPr>
        <w:lastRenderedPageBreak/>
        <w:t xml:space="preserve">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8" w:name="_Ref345774704"/>
      <w:bookmarkStart w:id="119" w:name="_Toc478334237"/>
      <w:r>
        <w:t>Distribution Calculator</w:t>
      </w:r>
      <w:bookmarkEnd w:id="118"/>
      <w:bookmarkEnd w:id="119"/>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D3536A"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D3536A"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20" w:name="_Toc478334238"/>
      <w:r w:rsidRPr="00C05534">
        <w:lastRenderedPageBreak/>
        <w:t>MESMER FAQs</w:t>
      </w:r>
      <w:bookmarkEnd w:id="120"/>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E14CD3">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E14CD3">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E14CD3">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21" w:name="_Toc478334239"/>
      <w:r w:rsidRPr="00C05534">
        <w:lastRenderedPageBreak/>
        <w:t>Theoretical Background</w:t>
      </w:r>
      <w:bookmarkEnd w:id="121"/>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22" w:name="_Toc478334240"/>
      <w:r w:rsidRPr="00246233">
        <w:t>Matrix Formulation of the EGME</w:t>
      </w:r>
      <w:bookmarkEnd w:id="122"/>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9pt;height:17.4pt" o:ole="" filled="t">
            <v:fill color2="black"/>
            <v:imagedata r:id="rId41" o:title=""/>
          </v:shape>
          <o:OLEObject Type="Embed" ProgID="Equation.3" ShapeID="_x0000_i1026" DrawAspect="Content" ObjectID="_1552076168"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D3536A"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15pt;height:18.75pt" o:ole="" filled="t">
            <v:fill color2="black"/>
            <v:imagedata r:id="rId43" o:title=""/>
          </v:shape>
          <o:OLEObject Type="Embed" ProgID="Equation.3" ShapeID="_x0000_i1027" DrawAspect="Content" ObjectID="_1552076169"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1pt;height:12.65pt" o:ole="" filled="t">
            <v:fill color2="black"/>
            <v:imagedata r:id="rId46" o:title=""/>
          </v:shape>
          <o:OLEObject Type="Embed" ProgID="Equation.3" ShapeID="_x0000_i1028" DrawAspect="Content" ObjectID="_1552076170"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D3536A"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3" w:name="_Toc478334241"/>
      <w:r>
        <w:t>The Bimolecular Source Term</w:t>
      </w:r>
      <w:bookmarkEnd w:id="123"/>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D3536A"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D3536A"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D3536A"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4" w:name="_Toc478334242"/>
      <w:r w:rsidRPr="00246233">
        <w:t>Other Methods for solving the master equation</w:t>
      </w:r>
      <w:bookmarkEnd w:id="124"/>
    </w:p>
    <w:p w:rsidR="00F77C82" w:rsidRDefault="00F77C82">
      <w:pPr>
        <w:pStyle w:val="Heading3"/>
        <w:tabs>
          <w:tab w:val="left" w:pos="567"/>
        </w:tabs>
        <w:ind w:left="426" w:hanging="426"/>
      </w:pPr>
      <w:bookmarkStart w:id="125" w:name="_Ref353724376"/>
      <w:bookmarkStart w:id="126" w:name="_Toc478334243"/>
      <w:r>
        <w:t>The Reservoir State Approximation</w:t>
      </w:r>
      <w:bookmarkEnd w:id="125"/>
      <w:bookmarkEnd w:id="126"/>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7" w:name="_Toc478334244"/>
      <w:r>
        <w:t>The Contracted Basis Set Approach</w:t>
      </w:r>
      <w:bookmarkEnd w:id="127"/>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lastRenderedPageBreak/>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8" w:name="_Ref347673354"/>
      <w:bookmarkStart w:id="129" w:name="_Toc478334245"/>
      <w:r w:rsidRPr="00246233">
        <w:t>Inverse Laplace Transform</w:t>
      </w:r>
      <w:bookmarkEnd w:id="128"/>
      <w:bookmarkEnd w:id="129"/>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30" w:name="_Ref353724256"/>
      <w:bookmarkStart w:id="131" w:name="_Toc478334246"/>
      <w:r>
        <w:t>Unimolecular ILT</w:t>
      </w:r>
      <w:bookmarkEnd w:id="130"/>
      <w:bookmarkEnd w:id="131"/>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D3536A">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D3536A"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2" w:name="_Toc478334247"/>
      <w:r>
        <w:t>The association ILT</w:t>
      </w:r>
      <w:bookmarkEnd w:id="132"/>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005"/>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3" w:name="_Toc478334248"/>
      <w:r>
        <w:t>The C’ constant in MESMER ILT</w:t>
      </w:r>
      <w:bookmarkEnd w:id="133"/>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35pt;height:18.1pt" o:ole="" filled="t">
            <v:fill color2="black"/>
            <v:imagedata r:id="rId48" o:title=""/>
          </v:shape>
          <o:OLEObject Type="Embed" ProgID="Equation.3" ShapeID="_x0000_i1029" DrawAspect="Content" ObjectID="_1552076171"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D3536A"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D3536A"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4" w:name="_Toc478334249"/>
      <w:r>
        <w:lastRenderedPageBreak/>
        <w:t>Revision History</w:t>
      </w:r>
      <w:bookmarkEnd w:id="134"/>
    </w:p>
    <w:p w:rsidR="00411665" w:rsidRDefault="00411665" w:rsidP="00411665">
      <w:pPr>
        <w:pStyle w:val="Heading2"/>
      </w:pPr>
      <w:bookmarkStart w:id="135" w:name="_Toc478334250"/>
      <w:r>
        <w:t>MESMER 0.1 (Released 12/Jun/2009)</w:t>
      </w:r>
      <w:bookmarkEnd w:id="135"/>
    </w:p>
    <w:p w:rsidR="00411665" w:rsidRPr="00411665" w:rsidRDefault="00411665" w:rsidP="00411665">
      <w:pPr>
        <w:pStyle w:val="Index"/>
      </w:pPr>
      <w:r>
        <w:t>First beta release of MESMER.</w:t>
      </w:r>
    </w:p>
    <w:p w:rsidR="00411665" w:rsidRPr="00C05534" w:rsidRDefault="00411665" w:rsidP="00411665">
      <w:pPr>
        <w:pStyle w:val="Heading2"/>
      </w:pPr>
      <w:bookmarkStart w:id="136" w:name="_Toc478334251"/>
      <w:r w:rsidRPr="00C05534">
        <w:t>MESMER 0.2</w:t>
      </w:r>
      <w:r>
        <w:t xml:space="preserve"> (Released 9/Jan/2011)</w:t>
      </w:r>
      <w:bookmarkEnd w:id="136"/>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7" w:name="_Toc478334252"/>
      <w:r w:rsidRPr="00C05534">
        <w:t>MESMER 1.0</w:t>
      </w:r>
      <w:r>
        <w:t xml:space="preserve"> (Released </w:t>
      </w:r>
      <w:r w:rsidR="00411665">
        <w:t>10/Feb</w:t>
      </w:r>
      <w:r>
        <w:t>/2012)</w:t>
      </w:r>
      <w:bookmarkEnd w:id="137"/>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8" w:name="_Toc478334253"/>
      <w:r w:rsidRPr="00C05534">
        <w:t xml:space="preserve">MESMER </w:t>
      </w:r>
      <w:r>
        <w:t>2</w:t>
      </w:r>
      <w:r w:rsidRPr="00C05534">
        <w:t>.0</w:t>
      </w:r>
      <w:r>
        <w:t xml:space="preserve"> (Released 10/Feb/2013)</w:t>
      </w:r>
      <w:bookmarkEnd w:id="138"/>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E14CD3">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E14CD3">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E14CD3">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E14CD3">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E14CD3">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9" w:name="_Toc478334254"/>
      <w:r w:rsidRPr="00C05534">
        <w:t xml:space="preserve">MESMER </w:t>
      </w:r>
      <w:r>
        <w:t>3</w:t>
      </w:r>
      <w:r w:rsidRPr="00C05534">
        <w:t>.0</w:t>
      </w:r>
      <w:r>
        <w:t xml:space="preserve"> (Released 24/Feb/2014)</w:t>
      </w:r>
      <w:bookmarkEnd w:id="139"/>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E14CD3">
        <w:t>7.3.1</w:t>
      </w:r>
      <w:r>
        <w:fldChar w:fldCharType="end"/>
      </w:r>
      <w:r>
        <w:fldChar w:fldCharType="begin"/>
      </w:r>
      <w:r>
        <w:instrText xml:space="preserve"> REF _Ref353724732 \r \h </w:instrText>
      </w:r>
      <w:r>
        <w:fldChar w:fldCharType="separate"/>
      </w:r>
      <w:r w:rsidR="00E14CD3">
        <w:t>(5)</w:t>
      </w:r>
      <w:r>
        <w:fldChar w:fldCharType="end"/>
      </w:r>
      <w:r>
        <w:t xml:space="preserve"> and </w:t>
      </w:r>
      <w:r>
        <w:fldChar w:fldCharType="begin"/>
      </w:r>
      <w:r>
        <w:instrText xml:space="preserve"> REF _Ref345764698 \r \h </w:instrText>
      </w:r>
      <w:r>
        <w:fldChar w:fldCharType="separate"/>
      </w:r>
      <w:r w:rsidR="00E14CD3">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E14CD3">
        <w:t>7.3.2</w:t>
      </w:r>
      <w:r>
        <w:fldChar w:fldCharType="end"/>
      </w:r>
      <w:r>
        <w:t>).</w:t>
      </w:r>
    </w:p>
    <w:p w:rsidR="00F9060D" w:rsidRDefault="00F9060D" w:rsidP="00F9060D">
      <w:pPr>
        <w:numPr>
          <w:ilvl w:val="0"/>
          <w:numId w:val="3"/>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E14CD3">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E14CD3">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40" w:name="_Toc478334255"/>
      <w:r w:rsidRPr="00C05534">
        <w:t xml:space="preserve">MESMER </w:t>
      </w:r>
      <w:r>
        <w:t>4</w:t>
      </w:r>
      <w:r w:rsidRPr="00C05534">
        <w:t>.0</w:t>
      </w:r>
      <w:r>
        <w:t xml:space="preserve"> (Released 16/May/2015)</w:t>
      </w:r>
      <w:bookmarkEnd w:id="140"/>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E14CD3">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E14CD3">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E14CD3">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E14CD3">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E14CD3">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41" w:name="_Toc478334256"/>
      <w:r w:rsidRPr="00C05534">
        <w:t xml:space="preserve">MESMER </w:t>
      </w:r>
      <w:r>
        <w:t>4.1 (Released 27/Feb/2016)</w:t>
      </w:r>
      <w:bookmarkEnd w:id="141"/>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E14CD3">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rsidR="00E14CD3">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rsidR="00E14CD3">
        <w:t>11.2.1</w:t>
      </w:r>
      <w:r>
        <w:fldChar w:fldCharType="end"/>
      </w:r>
      <w:r>
        <w:t>).</w:t>
      </w:r>
    </w:p>
    <w:p w:rsidR="00565B61" w:rsidRDefault="00565B61" w:rsidP="00565B61">
      <w:pPr>
        <w:numPr>
          <w:ilvl w:val="0"/>
          <w:numId w:val="3"/>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E14CD3">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E14CD3">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42" w:name="_Toc478334257"/>
      <w:r w:rsidRPr="00C05534">
        <w:lastRenderedPageBreak/>
        <w:t>References</w:t>
      </w:r>
      <w:bookmarkEnd w:id="142"/>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43DA" w:rsidRDefault="00AC43DA">
      <w:pPr>
        <w:spacing w:after="0" w:line="240" w:lineRule="auto"/>
      </w:pPr>
      <w:r>
        <w:separator/>
      </w:r>
    </w:p>
  </w:endnote>
  <w:endnote w:type="continuationSeparator" w:id="0">
    <w:p w:rsidR="00AC43DA" w:rsidRDefault="00AC4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536A" w:rsidRDefault="00D3536A">
    <w:pPr>
      <w:pStyle w:val="Footer"/>
      <w:jc w:val="center"/>
    </w:pPr>
    <w:r>
      <w:fldChar w:fldCharType="begin"/>
    </w:r>
    <w:r>
      <w:instrText xml:space="preserve"> PAGE   \* MERGEFORMAT </w:instrText>
    </w:r>
    <w:r>
      <w:fldChar w:fldCharType="separate"/>
    </w:r>
    <w:r w:rsidR="00E14CD3">
      <w:rPr>
        <w:noProof/>
      </w:rPr>
      <w:t>24</w:t>
    </w:r>
    <w:r>
      <w:rPr>
        <w:noProof/>
      </w:rPr>
      <w:fldChar w:fldCharType="end"/>
    </w:r>
  </w:p>
  <w:p w:rsidR="00D3536A" w:rsidRDefault="00D353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43DA" w:rsidRDefault="00AC43DA">
      <w:pPr>
        <w:spacing w:after="0" w:line="240" w:lineRule="auto"/>
      </w:pPr>
      <w:r>
        <w:separator/>
      </w:r>
    </w:p>
  </w:footnote>
  <w:footnote w:type="continuationSeparator" w:id="0">
    <w:p w:rsidR="00AC43DA" w:rsidRDefault="00AC43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 w:numId="46">
    <w:abstractNumId w:val="30"/>
  </w:num>
  <w:num w:numId="47">
    <w:abstractNumId w:val="30"/>
  </w:num>
  <w:num w:numId="4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4773E"/>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14571"/>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0E03"/>
    <w:rsid w:val="003E3F1A"/>
    <w:rsid w:val="003E4782"/>
    <w:rsid w:val="003E47C7"/>
    <w:rsid w:val="003F4B89"/>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A7F0A"/>
    <w:rsid w:val="004B0C75"/>
    <w:rsid w:val="004B35B7"/>
    <w:rsid w:val="004B4C36"/>
    <w:rsid w:val="004B5F70"/>
    <w:rsid w:val="004C0CA9"/>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B61"/>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B6ECB"/>
    <w:rsid w:val="005C2DF0"/>
    <w:rsid w:val="005C646F"/>
    <w:rsid w:val="005D09CE"/>
    <w:rsid w:val="005D3B32"/>
    <w:rsid w:val="005D3FE3"/>
    <w:rsid w:val="005D4156"/>
    <w:rsid w:val="005D4F98"/>
    <w:rsid w:val="005D50CD"/>
    <w:rsid w:val="005E02A9"/>
    <w:rsid w:val="005E1374"/>
    <w:rsid w:val="005F092B"/>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1824"/>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649"/>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D6365"/>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3DA"/>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3175"/>
    <w:rsid w:val="00C64B78"/>
    <w:rsid w:val="00C73572"/>
    <w:rsid w:val="00C75899"/>
    <w:rsid w:val="00C767E1"/>
    <w:rsid w:val="00C85523"/>
    <w:rsid w:val="00C8628D"/>
    <w:rsid w:val="00C87E87"/>
    <w:rsid w:val="00C9198A"/>
    <w:rsid w:val="00C96413"/>
    <w:rsid w:val="00CA18E9"/>
    <w:rsid w:val="00CA537D"/>
    <w:rsid w:val="00CB190A"/>
    <w:rsid w:val="00CB34D3"/>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3536A"/>
    <w:rsid w:val="00D405E1"/>
    <w:rsid w:val="00D41289"/>
    <w:rsid w:val="00D422BE"/>
    <w:rsid w:val="00D42D0D"/>
    <w:rsid w:val="00D43143"/>
    <w:rsid w:val="00D434D8"/>
    <w:rsid w:val="00D437A7"/>
    <w:rsid w:val="00D43E02"/>
    <w:rsid w:val="00D44D17"/>
    <w:rsid w:val="00D45DED"/>
    <w:rsid w:val="00D468C5"/>
    <w:rsid w:val="00D46D0D"/>
    <w:rsid w:val="00D47E4C"/>
    <w:rsid w:val="00D51B79"/>
    <w:rsid w:val="00D54CA1"/>
    <w:rsid w:val="00D614C4"/>
    <w:rsid w:val="00D618A9"/>
    <w:rsid w:val="00D67CA6"/>
    <w:rsid w:val="00D67F72"/>
    <w:rsid w:val="00D775D2"/>
    <w:rsid w:val="00D81CBA"/>
    <w:rsid w:val="00D8320D"/>
    <w:rsid w:val="00D84943"/>
    <w:rsid w:val="00D84BFA"/>
    <w:rsid w:val="00D854B6"/>
    <w:rsid w:val="00D8590A"/>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14CD3"/>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0030"/>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4CC9"/>
    <w:rsid w:val="00F55D3B"/>
    <w:rsid w:val="00F6293F"/>
    <w:rsid w:val="00F654A0"/>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6ECA5DF4"/>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www.cce.tsinghua.edu.cn:8000/" TargetMode="External"/><Relationship Id="rId26" Type="http://schemas.openxmlformats.org/officeDocument/2006/relationships/image" Target="media/image5.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cml.sourceforge.ne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wmf"/><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crd.lbl.gov/~dhbailey/mpdist/"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yperlink" Target="http://garfield.chem.elte.hu/Burcat/burcat.html" TargetMode="External"/><Relationship Id="rId45"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oleObject" Target="embeddings/oleObject5.bin"/><Relationship Id="rId10" Type="http://schemas.openxmlformats.org/officeDocument/2006/relationships/hyperlink" Target="http://www.zlib.net/zlib_license.html"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hyperlink" Target="http://www.gnu.org/licenses/" TargetMode="Externa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1EAEE3-5AFA-49E5-937E-AD9517D48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01</TotalTime>
  <Pages>1</Pages>
  <Words>40656</Words>
  <Characters>231741</Characters>
  <Application>Microsoft Office Word</Application>
  <DocSecurity>0</DocSecurity>
  <Lines>1931</Lines>
  <Paragraphs>54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7185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8</cp:revision>
  <cp:lastPrinted>2017-03-26T22:28:00Z</cp:lastPrinted>
  <dcterms:created xsi:type="dcterms:W3CDTF">2016-02-25T08:55:00Z</dcterms:created>
  <dcterms:modified xsi:type="dcterms:W3CDTF">2017-03-2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